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77777777" w:rsidR="003F0D4C" w:rsidRDefault="003F0D4C" w:rsidP="003F0D4C">
      <w:pPr>
        <w:pStyle w:val="Default"/>
        <w:jc w:val="right"/>
        <w:rPr>
          <w:b/>
          <w:bCs/>
          <w:sz w:val="40"/>
          <w:szCs w:val="40"/>
        </w:rPr>
      </w:pPr>
      <w:r>
        <w:rPr>
          <w:b/>
          <w:bCs/>
          <w:sz w:val="40"/>
          <w:szCs w:val="40"/>
        </w:rPr>
        <w:t>NISTIR XXXX</w:t>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516A854C" w:rsidR="003F0D4C" w:rsidRDefault="003F0D4C" w:rsidP="003F0D4C">
      <w:pPr>
        <w:pStyle w:val="Default"/>
        <w:jc w:val="right"/>
      </w:pPr>
      <w:r>
        <w:t>http://dx.doi.org/10.6028/NIST.IR</w:t>
      </w:r>
      <w:r w:rsidRPr="00431863">
        <w:t>.XXX</w:t>
      </w:r>
      <w:r>
        <w:t>X</w:t>
      </w:r>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r>
        <w:rPr>
          <w:noProof/>
          <w:sz w:val="40"/>
          <w:szCs w:val="40"/>
        </w:rPr>
        <w:drawing>
          <wp:inline distT="0" distB="0" distL="0" distR="0" wp14:anchorId="3135A701" wp14:editId="1FAE9BEA">
            <wp:extent cx="5943600" cy="4067681"/>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8">
                      <a:extLst>
                        <a:ext uri="{28A0092B-C50C-407E-A947-70E740481C1C}">
                          <a14:useLocalDpi xmlns:a14="http://schemas.microsoft.com/office/drawing/2010/main" val="0"/>
                        </a:ext>
                      </a:extLst>
                    </a:blip>
                    <a:stretch>
                      <a:fillRect/>
                    </a:stretch>
                  </pic:blipFill>
                  <pic:spPr>
                    <a:xfrm>
                      <a:off x="0" y="0"/>
                      <a:ext cx="5943600" cy="4067681"/>
                    </a:xfrm>
                    <a:prstGeom prst="rect">
                      <a:avLst/>
                    </a:prstGeom>
                  </pic:spPr>
                </pic:pic>
              </a:graphicData>
            </a:graphic>
          </wp:inline>
        </w:drawing>
      </w:r>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76E39" w14:textId="77777777" w:rsidR="00A56437" w:rsidRDefault="00A56437" w:rsidP="003F0D4C">
      <w:pPr>
        <w:pStyle w:val="Default"/>
        <w:jc w:val="right"/>
        <w:rPr>
          <w:b/>
          <w:bCs/>
          <w:sz w:val="40"/>
          <w:szCs w:val="40"/>
        </w:rPr>
        <w:sectPr w:rsidR="00A56437" w:rsidSect="00896B5E">
          <w:pgSz w:w="12240" w:h="15840"/>
          <w:pgMar w:top="1440" w:right="1440" w:bottom="1440" w:left="1440" w:header="720" w:footer="720" w:gutter="0"/>
          <w:pgNumType w:fmt="lowerRoman" w:start="1"/>
          <w:cols w:space="720"/>
          <w:docGrid w:linePitch="360"/>
        </w:sectPr>
      </w:pPr>
    </w:p>
    <w:p w14:paraId="567A9F2F" w14:textId="2681E4E8" w:rsidR="003F0D4C" w:rsidRDefault="003F0D4C" w:rsidP="003F0D4C">
      <w:pPr>
        <w:pStyle w:val="Default"/>
        <w:jc w:val="right"/>
        <w:rPr>
          <w:sz w:val="40"/>
          <w:szCs w:val="40"/>
        </w:rPr>
      </w:pPr>
      <w:r>
        <w:rPr>
          <w:b/>
          <w:bCs/>
          <w:sz w:val="40"/>
          <w:szCs w:val="40"/>
        </w:rPr>
        <w:lastRenderedPageBreak/>
        <w:t xml:space="preserve">NISTIR XXXX </w:t>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7777777" w:rsidR="003F0D4C" w:rsidRPr="00431863" w:rsidRDefault="003F0D4C" w:rsidP="003F0D4C">
      <w:pPr>
        <w:pStyle w:val="Default"/>
        <w:jc w:val="right"/>
      </w:pPr>
      <w:r>
        <w:t>http://dx.doi.org/10.6028/NIST.IR</w:t>
      </w:r>
      <w:r w:rsidRPr="00431863">
        <w:t>.XXX</w:t>
      </w:r>
      <w:r>
        <w:t>X</w:t>
      </w:r>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7777777" w:rsidR="003F0D4C" w:rsidRDefault="003F0D4C" w:rsidP="003F0D4C">
      <w:pPr>
        <w:pStyle w:val="Default"/>
        <w:jc w:val="right"/>
      </w:pPr>
      <w:r>
        <w:t>Month and Year of Publication</w:t>
      </w:r>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6DF465F9" w14:textId="77777777" w:rsidR="003F0D4C" w:rsidRDefault="003F0D4C" w:rsidP="003F0D4C">
      <w:pPr>
        <w:pStyle w:val="Heading1"/>
        <w:numPr>
          <w:ilvl w:val="0"/>
          <w:numId w:val="0"/>
        </w:numPr>
        <w:sectPr w:rsidR="003F0D4C" w:rsidSect="00896B5E">
          <w:pgSz w:w="12240" w:h="15840"/>
          <w:pgMar w:top="1440" w:right="1440" w:bottom="1440" w:left="1440" w:header="720" w:footer="720" w:gutter="0"/>
          <w:pgNumType w:fmt="lowerRoman" w:start="1"/>
          <w:cols w:space="720"/>
          <w:docGrid w:linePitch="360"/>
        </w:sectPr>
      </w:pPr>
    </w:p>
    <w:p w14:paraId="708EF636" w14:textId="373456D8" w:rsidR="00714BA1" w:rsidRPr="000A0837" w:rsidRDefault="00714BA1" w:rsidP="000A0837">
      <w:pPr>
        <w:pStyle w:val="Heading1"/>
      </w:pPr>
      <w:r w:rsidRPr="000A0837">
        <w:lastRenderedPageBreak/>
        <w:t>Introduction</w:t>
      </w:r>
    </w:p>
    <w:p w14:paraId="37885B4C" w14:textId="21012502" w:rsidR="00E94D9C" w:rsidRDefault="000A0837" w:rsidP="00E94D9C">
      <w:r>
        <w:t xml:space="preserve">This guide </w:t>
      </w:r>
      <w:r w:rsidR="00A42405">
        <w:t xml:space="preserve">describes how to use Baseline Tailor, a software tool for </w:t>
      </w:r>
      <w:r w:rsidR="00892730">
        <w:t>navigating</w:t>
      </w:r>
      <w:r w:rsidR="00A42405">
        <w:t xml:space="preserve"> the United States government’s Cybersecurity Framework </w:t>
      </w:r>
      <w:r w:rsidR="00B537BC">
        <w:fldChar w:fldCharType="begin"/>
      </w:r>
      <w:r w:rsidR="004D7CD3">
        <w:instrText xml:space="preserve"> ADDIN ZOTERO_ITEM CSL_CITATION {"citationID":"87bd9jpdp","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A7049">
        <w:t xml:space="preserve">for </w:t>
      </w:r>
      <w:r w:rsidR="007B0E77">
        <w:t>tailoring the National Institute of Standards and Technology (NIST) Special Pub</w:t>
      </w:r>
      <w:r w:rsidR="00B537BC">
        <w:t xml:space="preserve">lication (SP) 800-53 Revision 4 </w:t>
      </w:r>
      <w:r w:rsidR="00B537BC">
        <w:fldChar w:fldCharType="begin"/>
      </w:r>
      <w:r w:rsidR="004D7CD3">
        <w:instrText xml:space="preserve"> ADDIN ZOTERO_ITEM CSL_CITATION {"citationID":"juob0iee9","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Baseline Tailor generates output in an Extensible Markup Language (XML) </w:t>
      </w:r>
      <w:r w:rsidR="00947A8A">
        <w:fldChar w:fldCharType="begin"/>
      </w:r>
      <w:r w:rsidR="00947A8A">
        <w:instrText xml:space="preserve"> ADDIN ZOTERO_ITEM CSL_CITATION {"citationID":"16rovg7sm1","properties":{"formattedCitation":"[3]","plainCitation":"[3]"},"citationItems":[{"id":289,"uris":["http://zotero.org/users/118749/items/I2XIDSBW"],"uri":["http://zotero.org/users/118749/items/I2XIDSBW"],"itemData":{"id":289,"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 xml:space="preserve">format capturing </w:t>
      </w:r>
      <w:r w:rsidR="00CC6DFE">
        <w:t>a</w:t>
      </w:r>
      <w:r w:rsidR="00E60878">
        <w:t xml:space="preserve"> user’s </w:t>
      </w:r>
      <w:r w:rsidR="00C860A5">
        <w:t>Framework P</w:t>
      </w:r>
      <w:r w:rsidR="00CC6DFE">
        <w:t xml:space="preserve">rofile and </w:t>
      </w:r>
      <w:r w:rsidR="00E60878">
        <w:t>tailoring choices.</w:t>
      </w:r>
    </w:p>
    <w:p w14:paraId="715EC0BE" w14:textId="54F57F60"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3C0D5E2C" w:rsidR="00E07DE0" w:rsidRDefault="00E07DE0" w:rsidP="00E07DE0">
      <w:r w:rsidRPr="00E07DE0">
        <w:t xml:space="preserve">NIST SP 800-53 </w:t>
      </w:r>
      <w:r w:rsidR="0054793B">
        <w:t>includes</w:t>
      </w:r>
      <w:r w:rsidRPr="00E07DE0">
        <w:t xml:space="preserve"> a catalog of tailorable security controls organized into eighteen families. </w:t>
      </w:r>
      <w:r w:rsidR="000867BC">
        <w:t xml:space="preserve">Each control has zero or more control enhancements, each of which adds </w:t>
      </w:r>
      <w:r w:rsidR="00FA3155">
        <w:t xml:space="preserve">additional functionality to </w:t>
      </w:r>
      <w:r w:rsidR="000867BC">
        <w:t xml:space="preserve">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w:t>
      </w:r>
      <w:r w:rsidR="00F43189">
        <w:t>ect security controls for a low</w:t>
      </w:r>
      <w:r w:rsidRPr="00E07DE0">
        <w:t xml:space="preserve">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7DCFF49C" w:rsidR="006F0F77" w:rsidRPr="00E07DE0" w:rsidRDefault="006F0F77" w:rsidP="00E07DE0">
      <w:r w:rsidRPr="006F0F77">
        <w:t xml:space="preserve">NIST SP 800-53 </w:t>
      </w:r>
      <w:r w:rsidR="00F43189">
        <w:t xml:space="preserve">also </w:t>
      </w:r>
      <w:r w:rsidR="003A4661">
        <w:t>contains</w:t>
      </w:r>
      <w:r w:rsidRPr="006F0F77">
        <w:t xml:space="preserve">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instrText xml:space="preserve"> ADDIN ZOTERO_ITEM CSL_CITATION {"citationID":"74pfh5j85","properties":{"formattedCitation":"[4]","plainCitation":"[4]"},"citationItems":[{"id":292,"uris":["http://zotero.org/users/118749/items/7CQMVJDH"],"uri":["http://zotero.org/users/118749/items/7CQMVJDH"],"itemData":{"id":292,"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r w:rsidR="00353463">
        <w:t xml:space="preserve"> </w:t>
      </w:r>
    </w:p>
    <w:p w14:paraId="47B3A94D" w14:textId="4F91AA00" w:rsidR="0039448C" w:rsidRDefault="0039448C" w:rsidP="0039448C">
      <w:r>
        <w:t>The primary goals of Baseline Tailor are to:</w:t>
      </w:r>
    </w:p>
    <w:p w14:paraId="42043ED3" w14:textId="67DABC29" w:rsidR="0039448C" w:rsidRDefault="006D1DC9" w:rsidP="006D1DC9">
      <w:pPr>
        <w:pStyle w:val="ListParagraph"/>
        <w:numPr>
          <w:ilvl w:val="0"/>
          <w:numId w:val="9"/>
        </w:numPr>
      </w:pPr>
      <w:r>
        <w:t>Make it easier to create and document Framework Profiles,</w:t>
      </w:r>
      <w:r w:rsidR="00F15167">
        <w:t xml:space="preserve"> </w:t>
      </w:r>
      <w:r w:rsidR="0039448C">
        <w:t>tailored baseline</w:t>
      </w:r>
      <w:r w:rsidR="00F15167">
        <w:t>s</w:t>
      </w:r>
      <w:r w:rsidR="0039448C">
        <w:t xml:space="preserve"> </w:t>
      </w:r>
      <w:r w:rsidR="00F15167">
        <w:t>and</w:t>
      </w:r>
      <w:r w:rsidR="006F0F77">
        <w:t xml:space="preserve"> overlay</w:t>
      </w:r>
      <w:r w:rsidR="00F15167">
        <w:t>s</w:t>
      </w:r>
      <w:r w:rsidR="0039448C">
        <w:t>.</w:t>
      </w:r>
    </w:p>
    <w:p w14:paraId="5A8514BB" w14:textId="7EEF1125" w:rsidR="0039448C" w:rsidRDefault="00B542F2" w:rsidP="0039448C">
      <w:pPr>
        <w:pStyle w:val="ListParagraph"/>
        <w:numPr>
          <w:ilvl w:val="0"/>
          <w:numId w:val="9"/>
        </w:numPr>
      </w:pPr>
      <w:r>
        <w:t>Enforce</w:t>
      </w:r>
      <w:r w:rsidR="0039448C">
        <w:t xml:space="preserve"> constraints on tailoring operations, helping to ensure that the result follows </w:t>
      </w:r>
      <w:r>
        <w:t xml:space="preserve">NIST </w:t>
      </w:r>
      <w:r w:rsidR="0039448C">
        <w:t>SP 800-53 guidelines.</w:t>
      </w:r>
    </w:p>
    <w:p w14:paraId="77364704" w14:textId="7384595F" w:rsidR="0039448C" w:rsidRPr="00E94D9C" w:rsidRDefault="00B542F2" w:rsidP="00EF6067">
      <w:pPr>
        <w:pStyle w:val="ListParagraph"/>
        <w:numPr>
          <w:ilvl w:val="0"/>
          <w:numId w:val="9"/>
        </w:numPr>
      </w:pPr>
      <w:r>
        <w:lastRenderedPageBreak/>
        <w:t>Gen</w:t>
      </w:r>
      <w:r w:rsidR="0039448C">
        <w:t>erate XML valid with respect to schema</w:t>
      </w:r>
      <w:r w:rsidR="006D1DC9">
        <w:t>s</w:t>
      </w:r>
      <w:r w:rsidR="0039448C">
        <w:t xml:space="preserve"> for </w:t>
      </w:r>
      <w:r w:rsidR="006D1DC9">
        <w:t xml:space="preserve">Framework Profiles and </w:t>
      </w:r>
      <w:r w:rsidR="0039448C">
        <w:t xml:space="preserve">tailored controls that can be used in conjunction with </w:t>
      </w:r>
      <w:r w:rsidR="006D1DC9">
        <w:t xml:space="preserve">Framework Core XML data, </w:t>
      </w:r>
      <w:r w:rsidR="0039448C">
        <w:t>NIST SP 800-53 XML data</w:t>
      </w:r>
      <w:r w:rsidR="006D1DC9">
        <w:t>,</w:t>
      </w:r>
      <w:r>
        <w:t xml:space="preserve"> and</w:t>
      </w:r>
      <w:r w:rsidR="0039448C">
        <w:t xml:space="preserve"> other </w:t>
      </w:r>
      <w:r>
        <w:t>XML-encoded security content</w:t>
      </w:r>
      <w:r w:rsidR="0039448C">
        <w:t xml:space="preserve"> to achieve security automation.</w:t>
      </w:r>
    </w:p>
    <w:p w14:paraId="052338D2" w14:textId="4D19C430" w:rsidR="004D7CD3" w:rsidRDefault="004D7CD3" w:rsidP="004D7CD3">
      <w:r>
        <w:t xml:space="preserve">Baseline Tailor is a single-page web application </w:t>
      </w:r>
      <w:r>
        <w:fldChar w:fldCharType="begin"/>
      </w:r>
      <w:r w:rsidR="006F0F77">
        <w:instrText xml:space="preserve"> ADDIN ZOTERO_ITEM CSL_CITATION {"citationID":"13bfnsubd2","properties":{"formattedCitation":"[5]","plainCitation":"[5]"},"citationItems":[{"id":279,"uris":["http://zotero.org/users/118749/items/AX3FFQQ2"],"uri":["http://zotero.org/users/118749/items/AX3FFQQ2"],"itemData":{"id":279,"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Software Maintenance and Reengineering, 2007. CSMR '07. 11th European Conference on","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Single-page applications, also known as AJAX (Asynchronous JavaScript</w:t>
      </w:r>
      <w:r w:rsidR="00C85638">
        <w:t xml:space="preserve"> </w:t>
      </w:r>
      <w:r w:rsidR="00C85638">
        <w:fldChar w:fldCharType="begin"/>
      </w:r>
      <w:r w:rsidR="006F0F77">
        <w:instrText xml:space="preserve"> ADDIN ZOTERO_ITEM CSL_CITATION {"citationID":"20fj9h15ur","properties":{"formattedCitation":"[6]","plainCitation":"[6]"},"citationItems":[{"id":295,"uris":["http://zotero.org/users/118749/items/A4FJGWMU"],"uri":["http://zotero.org/users/118749/items/A4FJGWMU"],"itemData":{"id":295,"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6F0F77">
        <w:instrText xml:space="preserve"> ADDIN ZOTERO_ITEM CSL_CITATION {"citationID":"14rv97d20k","properties":{"formattedCitation":"[7]","plainCitation":"[7]"},"citationItems":[{"id":298,"uris":["http://zotero.org/users/118749/items/9569628Q"],"uri":["http://zotero.org/users/118749/items/9569628Q"],"itemData":{"id":298,"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329D2E55" w:rsidR="00795F70" w:rsidRDefault="00BB6AC0" w:rsidP="004D7CD3">
      <w:r>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BC4D48">
        <w:t>4</w:t>
      </w:r>
      <w:r>
        <w:fldChar w:fldCharType="end"/>
      </w:r>
      <w:r>
        <w:t>) provides context-sensitive search of</w:t>
      </w:r>
      <w:r w:rsidR="00795F70">
        <w:t xml:space="preserve"> the NIST SP 800-53 database </w:t>
      </w:r>
      <w:r w:rsidR="00795F70">
        <w:fldChar w:fldCharType="begin"/>
      </w:r>
      <w:r w:rsidR="006F0F77">
        <w:instrText xml:space="preserve"> ADDIN ZOTERO_ITEM CSL_CITATION {"citationID":"2mcb57675d","properties":{"formattedCitation":"[8]","plainCitation":"[8]"},"citationItems":[{"id":301,"uris":["http://zotero.org/users/118749/items/KQA9ERND"],"uri":["http://zotero.org/users/118749/items/KQA9ERND"],"itemData":{"id":301,"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w:t>
      </w:r>
      <w:r w:rsidR="00F555C9">
        <w:t xml:space="preserve">control </w:t>
      </w:r>
      <w:r w:rsidR="00795F70">
        <w:t>catalog</w:t>
      </w:r>
      <w:r w:rsidR="00BC2A9C">
        <w:t>, and also provides context-sensitive search of the NIST SP 800-82 overlay</w:t>
      </w:r>
      <w:r w:rsidR="007072DF">
        <w:t xml:space="preserve"> for Industrial Control Systems</w:t>
      </w:r>
      <w:r w:rsidR="00795F70">
        <w:t xml:space="preserve">. </w:t>
      </w:r>
      <w:r w:rsidR="002068F0">
        <w:t>The</w:t>
      </w:r>
      <w:r>
        <w:t xml:space="preserve"> search </w:t>
      </w:r>
      <w:r w:rsidR="00A070AF">
        <w:t>capability</w:t>
      </w:r>
      <w:r>
        <w:t xml:space="preserve">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210C9744"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w:t>
      </w:r>
      <w:r w:rsidR="005A793F">
        <w:t xml:space="preserve"> locally stored user</w:t>
      </w:r>
      <w:r w:rsidR="00E60878">
        <w:t xml:space="preserve"> files.</w:t>
      </w:r>
      <w:r w:rsidR="00281EDF">
        <w:t xml:space="preserve"> </w:t>
      </w:r>
      <w:r w:rsidR="00E60878">
        <w:t xml:space="preserve">Instead, Baseline Tailor displays its output in a multiple-line, resizable text field. </w:t>
      </w:r>
      <w:r w:rsidR="00A20DAD">
        <w:t xml:space="preserve">The user can copy-paste this output into a third party XML </w:t>
      </w:r>
      <w:r w:rsidR="007158A3">
        <w:t xml:space="preserve">editing application. </w:t>
      </w:r>
      <w:r w:rsidR="005441DD">
        <w:t xml:space="preserve">Baseline Tailor’s inability to </w:t>
      </w:r>
      <w:r w:rsidR="00F151DF">
        <w:t xml:space="preserve">directly </w:t>
      </w:r>
      <w:r w:rsidR="005441DD">
        <w:t>write or modify files may seem limiting to some users. But other users may see this “limitation” as an advantage in that it allows for easy installation – even on systems with stringent security policies.</w:t>
      </w:r>
    </w:p>
    <w:p w14:paraId="0A467CBA" w14:textId="77777777" w:rsidR="00212A92" w:rsidRDefault="00212A92" w:rsidP="00212A92">
      <w:pPr>
        <w:pStyle w:val="Heading1"/>
      </w:pPr>
      <w:r>
        <w:t>Disclaimers</w:t>
      </w:r>
    </w:p>
    <w:p w14:paraId="4D2B92E8" w14:textId="762B1F5B" w:rsidR="00212A92" w:rsidRDefault="00212A92" w:rsidP="00212A92">
      <w:r>
        <w:t xml:space="preserve">Any mention of commercial </w:t>
      </w:r>
      <w:r w:rsidR="00F1636F">
        <w:t xml:space="preserve">or other third party </w:t>
      </w:r>
      <w:r>
        <w:t xml:space="preserve">products in this </w:t>
      </w:r>
      <w:r w:rsidR="005E5B38">
        <w:t>guide</w:t>
      </w:r>
      <w:r>
        <w:t xml:space="preserv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1BAFB5FC" w14:textId="77777777" w:rsidR="00212A92" w:rsidRDefault="00F1636F" w:rsidP="00212A92">
      <w:r>
        <w:t>Baseline Tailor</w:t>
      </w:r>
      <w:r w:rsidR="00212A92">
        <w:t xml:space="preserve">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EE54702" w14:textId="77777777" w:rsidR="00212A92" w:rsidRPr="00212A92" w:rsidRDefault="00F1636F" w:rsidP="00212A92">
      <w:r>
        <w:t>Baseline Tailor</w:t>
      </w:r>
      <w:r w:rsidR="00212A92">
        <w:t xml:space="preserve">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7CE1F5FC" w14:textId="77777777" w:rsidR="008C33D6" w:rsidRDefault="000A0837" w:rsidP="000A0837">
      <w:pPr>
        <w:pStyle w:val="Heading1"/>
      </w:pPr>
      <w:r>
        <w:t>Getting Started</w:t>
      </w:r>
    </w:p>
    <w:p w14:paraId="13FB17E7" w14:textId="58A738FE" w:rsidR="004F57D9" w:rsidRDefault="00BC2519" w:rsidP="0054108D">
      <w:r>
        <w:t xml:space="preserve">Baseline Tailor </w:t>
      </w:r>
      <w:r w:rsidR="00372F8B">
        <w:t>requires</w:t>
      </w:r>
      <w:r>
        <w:t xml:space="preserve"> an Internet browser with support for JavaScript and the Extensible Stylesheet Language Transformations (XSLT) 1.0 standard </w:t>
      </w:r>
      <w:r>
        <w:fldChar w:fldCharType="begin"/>
      </w:r>
      <w:r w:rsidR="006F0F77">
        <w:instrText xml:space="preserve"> ADDIN ZOTERO_ITEM CSL_CITATION {"citationID":"2pnkqu2sof","properties":{"formattedCitation":"[9]","plainCitation":"[9]"},"citationItems":[{"id":300,"uris":["http://zotero.org/users/118749/items/QRANHMUC"],"uri":["http://zotero.org/users/118749/items/QRANHMUC"],"itemData":{"id":30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w:t>
      </w:r>
      <w:r>
        <w:lastRenderedPageBreak/>
        <w:t xml:space="preserve">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versions of the Chrome, Firefox, Safari, and Opera browsers. </w:t>
      </w:r>
      <w:r w:rsidR="0033218E">
        <w:t xml:space="preserve">Baseline Tailor also </w:t>
      </w:r>
      <w:r w:rsidR="004F57D9">
        <w:t>run</w:t>
      </w:r>
      <w:r w:rsidR="0033218E">
        <w:t>s, albeit slowly, in Internet Explorer</w:t>
      </w:r>
      <w:r w:rsidR="004F57D9">
        <w:t>.</w:t>
      </w:r>
    </w:p>
    <w:p w14:paraId="03A6B1B9" w14:textId="61D844C0"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 xml:space="preserve">utput into a plain text editor for further modification, </w:t>
      </w:r>
      <w:r w:rsidR="003B0D03">
        <w:t xml:space="preserve">but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39C0E610" w14:textId="77777777" w:rsidR="00C860A5" w:rsidRDefault="00A71FA3" w:rsidP="00C5532A">
      <w:r>
        <w:t xml:space="preserve">This guide assumes the reader </w:t>
      </w:r>
      <w:r w:rsidR="002C1394">
        <w:t xml:space="preserve">is </w:t>
      </w:r>
      <w:r>
        <w:t xml:space="preserve">already </w:t>
      </w:r>
      <w:r w:rsidR="002C1394">
        <w:t>familiar with</w:t>
      </w:r>
      <w:r w:rsidR="006A5747">
        <w:t xml:space="preserve"> the content of</w:t>
      </w:r>
      <w:r w:rsidR="00C5532A">
        <w:t xml:space="preserve"> </w:t>
      </w:r>
      <w:r w:rsidR="00C860A5">
        <w:t>the following documents:</w:t>
      </w:r>
    </w:p>
    <w:p w14:paraId="5D5846CE" w14:textId="1EA12687" w:rsidR="00C860A5" w:rsidRDefault="00C860A5" w:rsidP="00C860A5">
      <w:pPr>
        <w:pStyle w:val="ListParagraph"/>
        <w:numPr>
          <w:ilvl w:val="0"/>
          <w:numId w:val="13"/>
        </w:numPr>
      </w:pPr>
      <w:r>
        <w:t xml:space="preserve">The </w:t>
      </w:r>
      <w:r w:rsidRPr="008D2001">
        <w:rPr>
          <w:i/>
        </w:rPr>
        <w:t>Framework for Improving Critical Infrastructure Cybersecurity</w:t>
      </w:r>
      <w:r>
        <w:t xml:space="preserve"> </w:t>
      </w:r>
      <w:r>
        <w:fldChar w:fldCharType="begin"/>
      </w:r>
      <w:r>
        <w:instrText xml:space="preserve"> ADDIN ZOTERO_ITEM CSL_CITATION {"citationID":"15ek0n7i2m","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r>
        <w:t>.</w:t>
      </w:r>
    </w:p>
    <w:p w14:paraId="0CA0D863" w14:textId="77777777" w:rsidR="00C860A5" w:rsidRDefault="00C5532A" w:rsidP="00C860A5">
      <w:pPr>
        <w:pStyle w:val="ListParagraph"/>
        <w:numPr>
          <w:ilvl w:val="0"/>
          <w:numId w:val="13"/>
        </w:numPr>
      </w:pPr>
      <w:r>
        <w:t xml:space="preserve">NIST SP 800-53 Revision 4, </w:t>
      </w:r>
      <w:r w:rsidRPr="00C860A5">
        <w:rPr>
          <w:i/>
        </w:rPr>
        <w:t>Security and Privacy Controls for Federal Information Systems and Organizations</w:t>
      </w:r>
      <w:r w:rsidR="008D2001" w:rsidRPr="00C860A5">
        <w:rPr>
          <w:i/>
        </w:rPr>
        <w:t xml:space="preserve"> </w:t>
      </w:r>
      <w:r w:rsidR="008D2001" w:rsidRPr="00C860A5">
        <w:rPr>
          <w:i/>
        </w:rPr>
        <w:fldChar w:fldCharType="begin"/>
      </w:r>
      <w:r w:rsidR="008D2001" w:rsidRPr="00C860A5">
        <w:rPr>
          <w:i/>
        </w:rPr>
        <w:instrText xml:space="preserve"> ADDIN ZOTERO_ITEM CSL_CITATION {"citationID":"1p6buo384g","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sidRPr="00C860A5">
        <w:rPr>
          <w:i/>
        </w:rPr>
        <w:fldChar w:fldCharType="separate"/>
      </w:r>
      <w:r w:rsidR="008D2001" w:rsidRPr="008D2001">
        <w:t>[2]</w:t>
      </w:r>
      <w:r w:rsidR="008D2001" w:rsidRPr="00C860A5">
        <w:rPr>
          <w:i/>
        </w:rPr>
        <w:fldChar w:fldCharType="end"/>
      </w:r>
      <w:r w:rsidRPr="004E68C3">
        <w:t xml:space="preserve">. </w:t>
      </w:r>
    </w:p>
    <w:p w14:paraId="7D76865F" w14:textId="759EC172" w:rsidR="004E68C3" w:rsidRDefault="00C860A5" w:rsidP="00C860A5">
      <w:r>
        <w:t>Both of these documents, as well as</w:t>
      </w:r>
      <w:r w:rsidR="00C5532A">
        <w:t xml:space="preserve"> other information security standards, guidelines, and resources are available </w:t>
      </w:r>
      <w:r w:rsidR="00A71FA3">
        <w:t>free of charge</w:t>
      </w:r>
      <w:r w:rsidR="00C5532A">
        <w:t xml:space="preserve"> from NIST’s Computer Security Resource Center (</w:t>
      </w:r>
      <w:hyperlink r:id="rId11" w:history="1">
        <w:r w:rsidR="00C5532A" w:rsidRPr="000F02FD">
          <w:rPr>
            <w:rStyle w:val="Hyperlink"/>
          </w:rPr>
          <w:t>http://csrc.nist.gov</w:t>
        </w:r>
      </w:hyperlink>
      <w:r w:rsidR="00C5532A">
        <w:t>).</w:t>
      </w:r>
      <w:r w:rsidR="008D2001">
        <w:t xml:space="preserve"> </w:t>
      </w:r>
    </w:p>
    <w:p w14:paraId="746C9743" w14:textId="758434E9" w:rsidR="00B218FE" w:rsidRDefault="007E6684" w:rsidP="0054108D">
      <w:r>
        <w:t xml:space="preserve">Users may run </w:t>
      </w:r>
      <w:r w:rsidR="00D21D04">
        <w:t xml:space="preserve">Baseline Tailor online at </w:t>
      </w:r>
      <w:hyperlink r:id="rId12" w:history="1">
        <w:r w:rsidR="00D21D04" w:rsidRPr="009E5353">
          <w:rPr>
            <w:rStyle w:val="Hyperlink"/>
          </w:rPr>
          <w:t>https://pages.nist.gov/sctools/bt.xml</w:t>
        </w:r>
      </w:hyperlink>
      <w:r w:rsidR="00D21D04">
        <w:t xml:space="preserve">. </w:t>
      </w:r>
      <w:r w:rsidR="00C5532A">
        <w:t>Base</w:t>
      </w:r>
      <w:r w:rsidR="00B218FE">
        <w:t xml:space="preserve">line Tailor is </w:t>
      </w:r>
      <w:r w:rsidR="00D21D04">
        <w:t xml:space="preserve">also </w:t>
      </w:r>
      <w:r>
        <w:t>available</w:t>
      </w:r>
      <w:r w:rsidR="00B218FE">
        <w:t xml:space="preserve"> as a zip file, downloadable </w:t>
      </w:r>
      <w:r w:rsidR="00103F68">
        <w:t xml:space="preserve">from </w:t>
      </w:r>
      <w:hyperlink r:id="rId13" w:history="1">
        <w:r w:rsidR="00103F68" w:rsidRPr="009C63DF">
          <w:rPr>
            <w:rStyle w:val="Hyperlink"/>
          </w:rPr>
          <w:t>https://pages.nist.gov/sctools</w:t>
        </w:r>
      </w:hyperlink>
      <w:r w:rsidR="00103F68">
        <w:t>,</w:t>
      </w:r>
      <w:r>
        <w:t xml:space="preserve">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xsl</w:t>
      </w:r>
      <w:r>
        <w:t xml:space="preserve"> suffixes as content type </w:t>
      </w:r>
      <w:r w:rsidRPr="0033218E">
        <w:rPr>
          <w:rStyle w:val="CodeChar"/>
        </w:rPr>
        <w:t>application/xml</w:t>
      </w:r>
      <w:r>
        <w:t>.</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4533AF3E" w:rsidR="002068F0"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user</w:t>
      </w:r>
      <w:r w:rsidR="00F151DF">
        <w:t>s</w:t>
      </w:r>
      <w:r w:rsidR="00CA4DEF">
        <w:t xml:space="preserve"> can instead refer to the security control catalog in Appendix F of the NIST SP 800-53 document.</w:t>
      </w:r>
    </w:p>
    <w:p w14:paraId="1B95DAB2" w14:textId="6BEEB7FE" w:rsidR="002F4BD7" w:rsidRDefault="002F4BD7" w:rsidP="0054108D">
      <w:r>
        <w:t xml:space="preserve">The source code for Baseline Tailor is publicly available at </w:t>
      </w:r>
      <w:hyperlink r:id="rId14" w:history="1">
        <w:r w:rsidRPr="00442F5C">
          <w:rPr>
            <w:rStyle w:val="Hyperlink"/>
          </w:rPr>
          <w:t>https://github.com/usnistgov/sctools</w:t>
        </w:r>
      </w:hyperlink>
      <w:r>
        <w:t>.</w:t>
      </w:r>
    </w:p>
    <w:p w14:paraId="62EA6FC2" w14:textId="77777777" w:rsidR="008C33D6" w:rsidRDefault="008C33D6" w:rsidP="000A0837">
      <w:pPr>
        <w:pStyle w:val="Heading1"/>
      </w:pPr>
      <w:bookmarkStart w:id="0" w:name="_Ref427842523"/>
      <w:r>
        <w:t>User Interface</w:t>
      </w:r>
      <w:bookmarkEnd w:id="0"/>
    </w:p>
    <w:p w14:paraId="56CE448F" w14:textId="28613E93" w:rsidR="008C33D6" w:rsidRDefault="008D2001" w:rsidP="008C33D6">
      <w:r>
        <w:t xml:space="preserve">The Baseline Tailor user interface has </w:t>
      </w:r>
      <w:r w:rsidR="00E44891">
        <w:t>four</w:t>
      </w:r>
      <w:r>
        <w:t xml:space="preserve"> tabs:</w:t>
      </w:r>
    </w:p>
    <w:p w14:paraId="045635D1" w14:textId="77777777" w:rsidR="0086568B" w:rsidRDefault="0086568B" w:rsidP="0086568B">
      <w:pPr>
        <w:pStyle w:val="ListParagraph"/>
        <w:numPr>
          <w:ilvl w:val="0"/>
          <w:numId w:val="5"/>
        </w:numPr>
      </w:pPr>
      <w:r>
        <w:t>A Cyber Framework Browser tab for navigating the Framework Core.</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200AD40A" w:rsidR="00C06D09" w:rsidRDefault="00C06D09" w:rsidP="008D2001">
      <w:pPr>
        <w:pStyle w:val="ListParagraph"/>
        <w:numPr>
          <w:ilvl w:val="0"/>
          <w:numId w:val="5"/>
        </w:numPr>
      </w:pPr>
      <w:r>
        <w:lastRenderedPageBreak/>
        <w:t>A Framework Profile tab showing the currently-selected subset of Framework Core outcomes.</w:t>
      </w:r>
    </w:p>
    <w:p w14:paraId="0C4CAE61" w14:textId="629E45D8" w:rsidR="00BC2E80" w:rsidRDefault="00BC2E80" w:rsidP="008D2001">
      <w:pPr>
        <w:pStyle w:val="ListParagraph"/>
        <w:numPr>
          <w:ilvl w:val="0"/>
          <w:numId w:val="5"/>
        </w:numPr>
      </w:pPr>
      <w:r>
        <w:t>A Cross References tab show</w:t>
      </w:r>
      <w:r w:rsidR="00E44891">
        <w:t>ing</w:t>
      </w:r>
      <w:r>
        <w:t xml:space="preserve"> all references from the Framework Core to the control currently selected in the Security Control Editor tab.</w:t>
      </w:r>
    </w:p>
    <w:p w14:paraId="74CA7AA7" w14:textId="00D94E60" w:rsidR="00B14FE8" w:rsidRDefault="00BC2E80" w:rsidP="00BC2E80">
      <w:r>
        <w:t>A user may switch from one tab to another at any given time by clicking on the desired tab.</w:t>
      </w:r>
    </w:p>
    <w:p w14:paraId="2BA077F7" w14:textId="56823AE3" w:rsidR="00EB5912" w:rsidRDefault="00EB5912" w:rsidP="00BC2E80">
      <w:r>
        <w:t xml:space="preserve">A </w:t>
      </w:r>
      <w:r w:rsidR="00157B83">
        <w:t xml:space="preserve">user </w:t>
      </w:r>
      <w:r>
        <w:t xml:space="preserve">may click the “Preferences” pushbutton above the tabs, shown in </w:t>
      </w:r>
      <w:r>
        <w:fldChar w:fldCharType="begin"/>
      </w:r>
      <w:r>
        <w:instrText xml:space="preserve"> REF _Ref443905127 \h </w:instrText>
      </w:r>
      <w:r>
        <w:fldChar w:fldCharType="separate"/>
      </w:r>
      <w:r w:rsidR="00BC4D48">
        <w:t xml:space="preserve">Figure </w:t>
      </w:r>
      <w:r w:rsidR="00BC4D48">
        <w:rPr>
          <w:noProof/>
        </w:rPr>
        <w:t>1</w:t>
      </w:r>
      <w:r>
        <w:fldChar w:fldCharType="end"/>
      </w:r>
      <w:r>
        <w:t xml:space="preserve">, to turn certain Baseline Tailor features on or off. </w:t>
      </w:r>
      <w:r w:rsidR="00077631">
        <w:t xml:space="preserve">Clicking the pushbutton causes the dialog shown in </w:t>
      </w:r>
      <w:r w:rsidR="00077631">
        <w:fldChar w:fldCharType="begin"/>
      </w:r>
      <w:r w:rsidR="00077631">
        <w:instrText xml:space="preserve"> REF _Ref443905425 \h </w:instrText>
      </w:r>
      <w:r w:rsidR="00077631">
        <w:fldChar w:fldCharType="separate"/>
      </w:r>
      <w:r w:rsidR="00BC4D48">
        <w:t xml:space="preserve">Figure </w:t>
      </w:r>
      <w:r w:rsidR="00BC4D48">
        <w:rPr>
          <w:noProof/>
        </w:rPr>
        <w:t>2</w:t>
      </w:r>
      <w:r w:rsidR="00077631">
        <w:fldChar w:fldCharType="end"/>
      </w:r>
      <w:r w:rsidR="00077631">
        <w:t xml:space="preserve"> to appear. </w:t>
      </w:r>
      <w:r w:rsidR="00157B83">
        <w:t xml:space="preserve">The “Security Control Editor tab” checkbox is selected by default. Unchecking this box hides the Security Control Editor tab, enabling a user not interested in tailoring security controls to reduce user interface clutter. The “NIST SP 800-82” checkbox, unchecked by default, turns on context-sensitive lookup of the NIST SP 800-82 Industrial Control Systems </w:t>
      </w:r>
      <w:r w:rsidR="00357C28">
        <w:t xml:space="preserve">(ICS) </w:t>
      </w:r>
      <w:r w:rsidR="00157B83">
        <w:t>overlay definitions. When done selecting preferences, the user clicks the “OK” pushbutton to hide the dialog.</w:t>
      </w:r>
    </w:p>
    <w:p w14:paraId="2BDBC711" w14:textId="77777777" w:rsidR="00803C73" w:rsidRDefault="00957B0C" w:rsidP="00803C73">
      <w:pPr>
        <w:keepNext/>
      </w:pPr>
      <w:r>
        <w:rPr>
          <w:noProof/>
        </w:rPr>
        <w:drawing>
          <wp:inline distT="0" distB="0" distL="0" distR="0" wp14:anchorId="596CF9A4" wp14:editId="31AA8CE6">
            <wp:extent cx="5486400" cy="621792"/>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efs-button.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621792"/>
                    </a:xfrm>
                    <a:prstGeom prst="rect">
                      <a:avLst/>
                    </a:prstGeom>
                  </pic:spPr>
                </pic:pic>
              </a:graphicData>
            </a:graphic>
          </wp:inline>
        </w:drawing>
      </w:r>
    </w:p>
    <w:p w14:paraId="1807A468" w14:textId="2DBDAD72" w:rsidR="00957B0C" w:rsidRDefault="00803C73" w:rsidP="00C04B34">
      <w:pPr>
        <w:pStyle w:val="Caption"/>
      </w:pPr>
      <w:bookmarkStart w:id="1" w:name="_Ref443905127"/>
      <w:r>
        <w:t xml:space="preserve">Figure </w:t>
      </w:r>
      <w:fldSimple w:instr=" SEQ Figure \* ARABIC ">
        <w:r w:rsidR="00BC4D48">
          <w:rPr>
            <w:noProof/>
          </w:rPr>
          <w:t>1</w:t>
        </w:r>
      </w:fldSimple>
      <w:bookmarkEnd w:id="1"/>
      <w:r>
        <w:t>. Preferences pushbutton above user interface tabs.</w:t>
      </w:r>
    </w:p>
    <w:p w14:paraId="041C1DF5" w14:textId="77777777" w:rsidR="00803C73" w:rsidRDefault="00803C73" w:rsidP="00803C73">
      <w:pPr>
        <w:keepNext/>
      </w:pPr>
      <w:r>
        <w:rPr>
          <w:noProof/>
        </w:rPr>
        <w:drawing>
          <wp:inline distT="0" distB="0" distL="0" distR="0" wp14:anchorId="21BEF4FA" wp14:editId="29A92901">
            <wp:extent cx="5486400" cy="11887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fs-expanded.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1188720"/>
                    </a:xfrm>
                    <a:prstGeom prst="rect">
                      <a:avLst/>
                    </a:prstGeom>
                  </pic:spPr>
                </pic:pic>
              </a:graphicData>
            </a:graphic>
          </wp:inline>
        </w:drawing>
      </w:r>
    </w:p>
    <w:p w14:paraId="7DA5C821" w14:textId="5B3F92F2" w:rsidR="00803C73" w:rsidRPr="00803C73" w:rsidRDefault="00803C73" w:rsidP="00C04B34">
      <w:pPr>
        <w:pStyle w:val="Caption"/>
      </w:pPr>
      <w:bookmarkStart w:id="2" w:name="_Ref443905425"/>
      <w:r>
        <w:t xml:space="preserve">Figure </w:t>
      </w:r>
      <w:fldSimple w:instr=" SEQ Figure \* ARABIC ">
        <w:r w:rsidR="00BC4D48">
          <w:rPr>
            <w:noProof/>
          </w:rPr>
          <w:t>2</w:t>
        </w:r>
      </w:fldSimple>
      <w:bookmarkEnd w:id="2"/>
      <w:r w:rsidR="00C04B34">
        <w:rPr>
          <w:noProof/>
        </w:rPr>
        <w:t>. Preference</w:t>
      </w:r>
      <w:r w:rsidR="004C7588">
        <w:rPr>
          <w:noProof/>
        </w:rPr>
        <w:t>s</w:t>
      </w:r>
      <w:r w:rsidR="00C04B34">
        <w:rPr>
          <w:noProof/>
        </w:rPr>
        <w:t xml:space="preserve"> dialog.</w:t>
      </w:r>
    </w:p>
    <w:p w14:paraId="102BA508" w14:textId="08B8DFDD" w:rsidR="00D56BD1" w:rsidRPr="008C33D6" w:rsidRDefault="00D56BD1" w:rsidP="00BC2E80">
      <w:r>
        <w:t xml:space="preserve">The following subsections describe </w:t>
      </w:r>
      <w:r w:rsidR="00505E6E">
        <w:t>the four Baseline Tailor</w:t>
      </w:r>
      <w:r w:rsidR="00100664">
        <w:t xml:space="preserve"> </w:t>
      </w:r>
      <w:r w:rsidR="00505E6E">
        <w:t>user interface</w:t>
      </w:r>
      <w:r w:rsidR="00100664">
        <w:t xml:space="preserve"> tabs in detail, using as an example </w:t>
      </w:r>
      <w:r w:rsidR="009F7F8A">
        <w:t xml:space="preserve">the tailoring of </w:t>
      </w:r>
      <w:r w:rsidR="00100664">
        <w:t xml:space="preserve">security control IA-3 (Device Identification and Authentication) from the Identification and Authentication </w:t>
      </w:r>
      <w:r w:rsidR="00125665">
        <w:t xml:space="preserve">control </w:t>
      </w:r>
      <w:r w:rsidR="00100664">
        <w:t>family</w:t>
      </w:r>
      <w:r w:rsidR="00125665">
        <w:t xml:space="preserve">. </w:t>
      </w:r>
      <w:r w:rsidR="00C27BA9">
        <w:t xml:space="preserve">IA-3 pertains to identifying and authenticating devices prior to connecting to them. </w:t>
      </w:r>
      <w:r w:rsidR="00125665">
        <w:t>In the example, IA-3 is tailored</w:t>
      </w:r>
      <w:r w:rsidR="00100664">
        <w:t xml:space="preserve"> </w:t>
      </w:r>
      <w:r w:rsidR="00BA1D45">
        <w:t xml:space="preserve">for Industrial Control Systems </w:t>
      </w:r>
      <w:r w:rsidR="00C76B6E">
        <w:t>as specified in NIST SP 800-82.</w:t>
      </w:r>
      <w:r w:rsidR="004C7588">
        <w:t xml:space="preserve"> This example assumes that the user has selected both checkboxes in the preferences dialog.</w:t>
      </w:r>
    </w:p>
    <w:p w14:paraId="51CF12AF" w14:textId="3E3D94F9" w:rsidR="00C06D09" w:rsidRDefault="00C06D09" w:rsidP="00C06D09">
      <w:pPr>
        <w:pStyle w:val="Heading2"/>
      </w:pPr>
      <w:bookmarkStart w:id="3" w:name="_Ref444074399"/>
      <w:bookmarkStart w:id="4" w:name="_Ref428958089"/>
      <w:r w:rsidRPr="008C33D6">
        <w:t>Cybersecurity Framework Browser</w:t>
      </w:r>
      <w:bookmarkEnd w:id="3"/>
    </w:p>
    <w:p w14:paraId="5B88EA19" w14:textId="77A3BE69" w:rsidR="003905B2" w:rsidRDefault="003905B2" w:rsidP="003905B2">
      <w:r>
        <w:t>The Cybersecurity Framework Browser tab supports the following operations:</w:t>
      </w:r>
    </w:p>
    <w:p w14:paraId="5FCCAE44" w14:textId="1AE033AA" w:rsidR="003905B2" w:rsidRDefault="003905B2" w:rsidP="003905B2">
      <w:pPr>
        <w:pStyle w:val="ListParagraph"/>
        <w:numPr>
          <w:ilvl w:val="0"/>
          <w:numId w:val="14"/>
        </w:numPr>
      </w:pPr>
      <w:r>
        <w:t>Navigating the Framework Core.</w:t>
      </w:r>
    </w:p>
    <w:p w14:paraId="262ABE47" w14:textId="19BE1839" w:rsidR="003905B2" w:rsidRDefault="003905B2" w:rsidP="003905B2">
      <w:pPr>
        <w:pStyle w:val="ListParagraph"/>
        <w:numPr>
          <w:ilvl w:val="0"/>
          <w:numId w:val="14"/>
        </w:numPr>
      </w:pPr>
      <w:r>
        <w:t>Adding the subcategory being viewed to the Framework Profile.</w:t>
      </w:r>
    </w:p>
    <w:p w14:paraId="7F9B1642" w14:textId="1D799A46" w:rsidR="008D102D" w:rsidRDefault="003905B2" w:rsidP="008D102D">
      <w:pPr>
        <w:pStyle w:val="ListParagraph"/>
        <w:numPr>
          <w:ilvl w:val="0"/>
          <w:numId w:val="14"/>
        </w:numPr>
      </w:pPr>
      <w:r>
        <w:t>Removing a subcategory being viewed from the Framework Profile.</w:t>
      </w:r>
    </w:p>
    <w:p w14:paraId="391B569C" w14:textId="3E7A3708" w:rsidR="004F5712" w:rsidRDefault="004F5712" w:rsidP="003905B2">
      <w:r>
        <w:t>The Cyber Framework Browser tab includes the following user interface widgets:</w:t>
      </w:r>
    </w:p>
    <w:p w14:paraId="719E00B3" w14:textId="7BE1AC36" w:rsidR="004F5712" w:rsidRDefault="004F5712" w:rsidP="004F5712">
      <w:pPr>
        <w:pStyle w:val="ListParagraph"/>
        <w:numPr>
          <w:ilvl w:val="0"/>
          <w:numId w:val="15"/>
        </w:numPr>
      </w:pPr>
      <w:r>
        <w:lastRenderedPageBreak/>
        <w:t>A set of radio buttons for choosing which of the five Framework Core functions to browse.</w:t>
      </w:r>
    </w:p>
    <w:p w14:paraId="1B9893D2" w14:textId="0FA3C013" w:rsidR="004F5712" w:rsidRDefault="004F5712" w:rsidP="004F5712">
      <w:pPr>
        <w:pStyle w:val="ListParagraph"/>
        <w:numPr>
          <w:ilvl w:val="0"/>
          <w:numId w:val="15"/>
        </w:numPr>
      </w:pPr>
      <w:r>
        <w:t>A drop-down list of categories of outcomes associated with the selected function</w:t>
      </w:r>
      <w:r w:rsidR="008D102D">
        <w:t xml:space="preserve"> radio button</w:t>
      </w:r>
      <w:r>
        <w:t>.</w:t>
      </w:r>
    </w:p>
    <w:p w14:paraId="239F3B6D" w14:textId="40D2EFF5" w:rsidR="004F5712" w:rsidRDefault="004F5712" w:rsidP="004F5712">
      <w:pPr>
        <w:pStyle w:val="ListParagraph"/>
        <w:numPr>
          <w:ilvl w:val="0"/>
          <w:numId w:val="15"/>
        </w:numPr>
      </w:pPr>
      <w:r>
        <w:t>A drop-down list of subcategories representing specific outcomes associated with the currently selected category drop-down item.</w:t>
      </w:r>
    </w:p>
    <w:p w14:paraId="774C6D95" w14:textId="36E4C90E" w:rsidR="008D102D" w:rsidRDefault="008D102D" w:rsidP="004F5712">
      <w:pPr>
        <w:pStyle w:val="ListParagraph"/>
        <w:numPr>
          <w:ilvl w:val="0"/>
          <w:numId w:val="15"/>
        </w:numPr>
      </w:pPr>
      <w:r>
        <w:t xml:space="preserve">A </w:t>
      </w:r>
      <w:r w:rsidR="007E4DBC">
        <w:t>push</w:t>
      </w:r>
      <w:r>
        <w:t>button for adding the current subcategory selection to the Framework Profile or, if the subcategory selection is already in the Profile, removing the selected subcategory.</w:t>
      </w:r>
    </w:p>
    <w:p w14:paraId="0201F42F" w14:textId="244D39C3" w:rsidR="001D55E3" w:rsidRDefault="001D55E3" w:rsidP="004F5712">
      <w:pPr>
        <w:pStyle w:val="ListParagraph"/>
        <w:numPr>
          <w:ilvl w:val="0"/>
          <w:numId w:val="15"/>
        </w:numPr>
      </w:pPr>
      <w:r>
        <w:t>For each security control referenced by the currently selected subcategory:</w:t>
      </w:r>
    </w:p>
    <w:p w14:paraId="6ED01B37" w14:textId="77777777" w:rsidR="001D55E3" w:rsidRDefault="007E4DBC" w:rsidP="001D55E3">
      <w:pPr>
        <w:pStyle w:val="ListParagraph"/>
        <w:numPr>
          <w:ilvl w:val="1"/>
          <w:numId w:val="15"/>
        </w:numPr>
      </w:pPr>
      <w:r>
        <w:t>Pushb</w:t>
      </w:r>
      <w:r w:rsidR="008D102D">
        <w:t xml:space="preserve">uttons </w:t>
      </w:r>
      <w:r w:rsidR="001D55E3">
        <w:t xml:space="preserve">for NIST SP 800-53 database and NIST SP 800-82 ICS overlay </w:t>
      </w:r>
      <w:r w:rsidR="003C753B">
        <w:t xml:space="preserve">lookup of </w:t>
      </w:r>
      <w:r w:rsidR="001D55E3">
        <w:t xml:space="preserve">the referenced </w:t>
      </w:r>
      <w:r w:rsidR="003C753B">
        <w:t>security control.</w:t>
      </w:r>
    </w:p>
    <w:p w14:paraId="36AA16BC" w14:textId="77777777" w:rsidR="001D55E3" w:rsidRDefault="001D55E3" w:rsidP="001D55E3">
      <w:pPr>
        <w:pStyle w:val="ListParagraph"/>
        <w:numPr>
          <w:ilvl w:val="1"/>
          <w:numId w:val="15"/>
        </w:numPr>
      </w:pPr>
      <w:r>
        <w:t>A pushbutton for showing all Framework Core subcategories that also reference the security control.</w:t>
      </w:r>
    </w:p>
    <w:p w14:paraId="2194EEEA" w14:textId="3E820777" w:rsidR="003C753B" w:rsidRDefault="001D55E3" w:rsidP="001D55E3">
      <w:pPr>
        <w:pStyle w:val="ListParagraph"/>
        <w:numPr>
          <w:ilvl w:val="1"/>
          <w:numId w:val="15"/>
        </w:numPr>
      </w:pPr>
      <w:r>
        <w:t>A pushbutton</w:t>
      </w:r>
      <w:r w:rsidR="003C753B">
        <w:t xml:space="preserve"> for tailoring </w:t>
      </w:r>
      <w:r>
        <w:t xml:space="preserve">the </w:t>
      </w:r>
      <w:r w:rsidR="003C753B">
        <w:t>security control.</w:t>
      </w:r>
    </w:p>
    <w:p w14:paraId="316BD0E2" w14:textId="2E9EA608" w:rsidR="003905B2" w:rsidRDefault="003905B2" w:rsidP="007B4554">
      <w:r>
        <w:fldChar w:fldCharType="begin"/>
      </w:r>
      <w:r>
        <w:instrText xml:space="preserve"> REF _Ref436732840 \h </w:instrText>
      </w:r>
      <w:r>
        <w:fldChar w:fldCharType="separate"/>
      </w:r>
      <w:r w:rsidR="00BC4D48">
        <w:t xml:space="preserve">Figure </w:t>
      </w:r>
      <w:r w:rsidR="00BC4D48">
        <w:rPr>
          <w:noProof/>
        </w:rPr>
        <w:t>3</w:t>
      </w:r>
      <w:r>
        <w:fldChar w:fldCharType="end"/>
      </w:r>
      <w:r>
        <w:t xml:space="preserve"> shows the Cyber Framework Browser tab </w:t>
      </w:r>
      <w:r w:rsidR="004F5712">
        <w:t xml:space="preserve">after </w:t>
      </w:r>
      <w:r w:rsidR="00AA0F68">
        <w:t>a</w:t>
      </w:r>
      <w:r w:rsidR="004F5712">
        <w:t xml:space="preserve"> user </w:t>
      </w:r>
      <w:r w:rsidR="00F423A7">
        <w:t>s</w:t>
      </w:r>
      <w:r w:rsidR="00AA0F68">
        <w:t>elects</w:t>
      </w:r>
      <w:r w:rsidR="004F5712">
        <w:t xml:space="preserve"> the radio button for the PROTECT (PR) Framework Core function. </w:t>
      </w:r>
      <w:r w:rsidR="00AA0F68">
        <w:t xml:space="preserve">The “Category” drop-down list displays the category Access Control (PR.AC) – first in the list of categories associated with the PROTECT (PR) function. The user can select a different category by clicking on the drop-down arrow. The Framework Core description of </w:t>
      </w:r>
      <w:r w:rsidR="00082B9F">
        <w:t xml:space="preserve">the </w:t>
      </w:r>
      <w:r w:rsidR="00AA0F68">
        <w:t>selected category appears below the drop-down list widget. The “Subcategory” drop-down list displays the subcategory PR.AC-1 – first in the list of subcategories associated with category PR.AC</w:t>
      </w:r>
      <w:r w:rsidR="007B4554">
        <w:t>. The user can select a different subcategory by clicking on the drop-down arrow.</w:t>
      </w:r>
      <w:r w:rsidR="007B4554" w:rsidRPr="007B4554">
        <w:t xml:space="preserve"> </w:t>
      </w:r>
      <w:r w:rsidR="007B4554">
        <w:t>The Framework Core description of selected subcategory appears below the drop-down list widget.</w:t>
      </w:r>
    </w:p>
    <w:p w14:paraId="1E041719" w14:textId="15B21688" w:rsidR="00AE0005" w:rsidRPr="003905B2" w:rsidRDefault="00AE0005" w:rsidP="007B4554">
      <w:r>
        <w:t xml:space="preserve">Underneath the description of subcategory PR.AC-1 is an “Add to profile” </w:t>
      </w:r>
      <w:r w:rsidR="007E4DBC">
        <w:t>push</w:t>
      </w:r>
      <w:r>
        <w:t xml:space="preserve">button the user can click on to add PR.AC-1 to the current Framework Profile. If PR.AC-1 had already been added, the </w:t>
      </w:r>
      <w:r w:rsidR="00A22BF7">
        <w:t>push</w:t>
      </w:r>
      <w:r>
        <w:t xml:space="preserve">button would instead say “Remove from Profile,” and clicking would cause PR.AC-1 to be removed from the current Framework Profile. </w:t>
      </w:r>
      <w:r w:rsidR="00752B01">
        <w:t xml:space="preserve">The current Framework Profile may also be modified using the widgets in the Framework Profile tab, discussed in </w:t>
      </w:r>
      <w:r w:rsidR="00752B01">
        <w:fldChar w:fldCharType="begin"/>
      </w:r>
      <w:r w:rsidR="00752B01">
        <w:instrText xml:space="preserve"> REF _Ref436741750 \r \h </w:instrText>
      </w:r>
      <w:r w:rsidR="00752B01">
        <w:fldChar w:fldCharType="separate"/>
      </w:r>
      <w:r w:rsidR="00BC4D48">
        <w:t>4.4</w:t>
      </w:r>
      <w:r w:rsidR="00752B01">
        <w:fldChar w:fldCharType="end"/>
      </w:r>
      <w:r w:rsidR="00752B01">
        <w:t>.</w:t>
      </w:r>
    </w:p>
    <w:p w14:paraId="100CB16C" w14:textId="77777777" w:rsidR="00C06D09" w:rsidRDefault="00C06D09" w:rsidP="00C06D09">
      <w:pPr>
        <w:keepNext/>
      </w:pPr>
      <w:r>
        <w:rPr>
          <w:noProof/>
        </w:rPr>
        <w:drawing>
          <wp:inline distT="0" distB="0" distL="0" distR="0" wp14:anchorId="285CC4D0" wp14:editId="66FE242E">
            <wp:extent cx="5484301" cy="179222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7">
                      <a:extLst>
                        <a:ext uri="{28A0092B-C50C-407E-A947-70E740481C1C}">
                          <a14:useLocalDpi xmlns:a14="http://schemas.microsoft.com/office/drawing/2010/main" val="0"/>
                        </a:ext>
                      </a:extLst>
                    </a:blip>
                    <a:stretch>
                      <a:fillRect/>
                    </a:stretch>
                  </pic:blipFill>
                  <pic:spPr>
                    <a:xfrm>
                      <a:off x="0" y="0"/>
                      <a:ext cx="5484301" cy="1792224"/>
                    </a:xfrm>
                    <a:prstGeom prst="rect">
                      <a:avLst/>
                    </a:prstGeom>
                  </pic:spPr>
                </pic:pic>
              </a:graphicData>
            </a:graphic>
          </wp:inline>
        </w:drawing>
      </w:r>
    </w:p>
    <w:p w14:paraId="51FF3AA6" w14:textId="5A71AC66" w:rsidR="00C06D09" w:rsidRDefault="00C06D09" w:rsidP="00C04B34">
      <w:pPr>
        <w:pStyle w:val="Caption"/>
      </w:pPr>
      <w:bookmarkStart w:id="5" w:name="_Ref436732840"/>
      <w:r>
        <w:t xml:space="preserve">Figure </w:t>
      </w:r>
      <w:fldSimple w:instr=" SEQ Figure \* ARABIC ">
        <w:r w:rsidR="00BC4D48">
          <w:rPr>
            <w:noProof/>
          </w:rPr>
          <w:t>3</w:t>
        </w:r>
      </w:fldSimple>
      <w:bookmarkEnd w:id="5"/>
      <w:r>
        <w:t xml:space="preserve">. </w:t>
      </w:r>
      <w:r w:rsidR="00BA658F">
        <w:t xml:space="preserve">Cyber </w:t>
      </w:r>
      <w:r>
        <w:t xml:space="preserve">Framework </w:t>
      </w:r>
      <w:r w:rsidR="00BA658F">
        <w:t>Browser</w:t>
      </w:r>
      <w:r>
        <w:t xml:space="preserve"> </w:t>
      </w:r>
      <w:r w:rsidR="00BA658F">
        <w:t>tab</w:t>
      </w:r>
      <w:r>
        <w:t>.</w:t>
      </w:r>
    </w:p>
    <w:p w14:paraId="4779D7E8" w14:textId="54FE216B" w:rsidR="00C06D09" w:rsidRPr="00B14FE8" w:rsidRDefault="00591574" w:rsidP="00C06D09">
      <w:r>
        <w:t xml:space="preserve">The bottom portion of </w:t>
      </w:r>
      <w:r>
        <w:fldChar w:fldCharType="begin"/>
      </w:r>
      <w:r>
        <w:instrText xml:space="preserve"> REF _Ref436732840 \h </w:instrText>
      </w:r>
      <w:r>
        <w:fldChar w:fldCharType="separate"/>
      </w:r>
      <w:r w:rsidR="00BC4D48">
        <w:t xml:space="preserve">Figure </w:t>
      </w:r>
      <w:r w:rsidR="00BC4D48">
        <w:rPr>
          <w:noProof/>
        </w:rPr>
        <w:t>3</w:t>
      </w:r>
      <w:r>
        <w:fldChar w:fldCharType="end"/>
      </w:r>
      <w:r>
        <w:t xml:space="preserve"> contains </w:t>
      </w:r>
      <w:r w:rsidR="00A22BF7">
        <w:t>push</w:t>
      </w:r>
      <w:r>
        <w:t xml:space="preserve">buttons corresponding to NIST SP 800-53 security controls referenced by the subcategory PR.AC-1. These security controls include all controls </w:t>
      </w:r>
      <w:r>
        <w:lastRenderedPageBreak/>
        <w:t xml:space="preserve">belonging to the Identification and Authorization (IA) family, and security control AC-2 (Account Management) from the Access Control family. The user may click on the “IA family” or AC-2 </w:t>
      </w:r>
      <w:r w:rsidR="00A22BF7">
        <w:t>pushbutton</w:t>
      </w:r>
      <w:r>
        <w:t>s to search the NIST SP 800-53 online database</w:t>
      </w:r>
      <w:r w:rsidR="000B2C3F">
        <w:t xml:space="preserve"> in a new Internet browser tab</w:t>
      </w:r>
      <w:r w:rsidR="000B2C3F">
        <w:rPr>
          <w:rStyle w:val="FootnoteReference"/>
        </w:rPr>
        <w:footnoteReference w:id="1"/>
      </w:r>
      <w:r>
        <w:t xml:space="preserve">. </w:t>
      </w:r>
      <w:r w:rsidR="006F0DF4">
        <w:t>Clicking the pushbutton with the factory image produces a new Internet browser tab with the ICS overlay definition for AC-2</w:t>
      </w:r>
      <w:r w:rsidR="00A30C86">
        <w:rPr>
          <w:rStyle w:val="FootnoteReference"/>
        </w:rPr>
        <w:footnoteReference w:id="2"/>
      </w:r>
      <w:r w:rsidR="006F0DF4">
        <w:t xml:space="preserve">. </w:t>
      </w:r>
      <w:r w:rsidR="00270F31">
        <w:t>The user may view all the other Framework Core subcategories that reference AC-2 by clicking the pushbutton with the link image. Doing so causes the user interface to switch to the Cross References tab</w:t>
      </w:r>
      <w:r w:rsidR="000A18EC">
        <w:t xml:space="preserve"> (described in </w:t>
      </w:r>
      <w:r w:rsidR="000A18EC">
        <w:fldChar w:fldCharType="begin"/>
      </w:r>
      <w:r w:rsidR="000A18EC">
        <w:instrText xml:space="preserve"> REF _Ref444011456 \r \h </w:instrText>
      </w:r>
      <w:r w:rsidR="000A18EC">
        <w:fldChar w:fldCharType="separate"/>
      </w:r>
      <w:r w:rsidR="00BC4D48">
        <w:t>4.3</w:t>
      </w:r>
      <w:r w:rsidR="000A18EC">
        <w:fldChar w:fldCharType="end"/>
      </w:r>
      <w:r w:rsidR="000A18EC">
        <w:t>)</w:t>
      </w:r>
      <w:r w:rsidR="00270F31">
        <w:t xml:space="preserve">. </w:t>
      </w:r>
      <w:r w:rsidR="00AE0005">
        <w:t>The user may tailor security control AC-2 by c</w:t>
      </w:r>
      <w:r>
        <w:t xml:space="preserve">licking on the </w:t>
      </w:r>
      <w:r w:rsidR="00A22BF7">
        <w:t>pushbutton</w:t>
      </w:r>
      <w:r>
        <w:t xml:space="preserve"> </w:t>
      </w:r>
      <w:r w:rsidR="00AE0005">
        <w:t>with the needle-and-thread image</w:t>
      </w:r>
      <w:r w:rsidR="00A30C86">
        <w:rPr>
          <w:rStyle w:val="FootnoteReference"/>
        </w:rPr>
        <w:footnoteReference w:id="3"/>
      </w:r>
      <w:r w:rsidR="00AE0005">
        <w:t xml:space="preserve">. Doing so causes the user interface to switch to the Security Control Editor tab (described in </w:t>
      </w:r>
      <w:r w:rsidR="00AE0005">
        <w:fldChar w:fldCharType="begin"/>
      </w:r>
      <w:r w:rsidR="00AE0005">
        <w:instrText xml:space="preserve"> REF _Ref436741328 \r \h </w:instrText>
      </w:r>
      <w:r w:rsidR="00AE0005">
        <w:fldChar w:fldCharType="separate"/>
      </w:r>
      <w:r w:rsidR="00BC4D48">
        <w:t>4.2</w:t>
      </w:r>
      <w:r w:rsidR="00AE0005">
        <w:fldChar w:fldCharType="end"/>
      </w:r>
      <w:r w:rsidR="00AE0005">
        <w:t>).</w:t>
      </w:r>
    </w:p>
    <w:p w14:paraId="16D05A72" w14:textId="77777777" w:rsidR="00714BA1" w:rsidRDefault="00714BA1" w:rsidP="000A0837">
      <w:pPr>
        <w:pStyle w:val="Heading2"/>
      </w:pPr>
      <w:bookmarkStart w:id="6" w:name="_Ref436741328"/>
      <w:r w:rsidRPr="000A0837">
        <w:t>Security Control Editor</w:t>
      </w:r>
      <w:bookmarkEnd w:id="4"/>
      <w:bookmarkEnd w:id="6"/>
    </w:p>
    <w:p w14:paraId="185B0520" w14:textId="561982F8" w:rsidR="0039448C" w:rsidRDefault="0039448C" w:rsidP="0039448C">
      <w:pPr>
        <w:spacing w:after="0" w:line="240" w:lineRule="auto"/>
        <w:rPr>
          <w:rFonts w:eastAsia="Times New Roman"/>
        </w:rPr>
      </w:pPr>
      <w:r>
        <w:t>The Security Control Editor tab</w:t>
      </w:r>
      <w:r w:rsidR="00F40876">
        <w:t>, the most complex of Baseline Tailor’s user interface tabs,</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06E4400B" w14:textId="7029F597" w:rsidR="00A9220F" w:rsidRDefault="00A9220F" w:rsidP="0039448C">
      <w:pPr>
        <w:pStyle w:val="ListParagraph"/>
        <w:numPr>
          <w:ilvl w:val="0"/>
          <w:numId w:val="6"/>
        </w:numPr>
      </w:pPr>
      <w:r>
        <w:t>Navigating the NIST SP 800-53 security control catalog</w:t>
      </w:r>
      <w:r w:rsidR="001E5E17">
        <w:t xml:space="preserve"> and NIST SP 800-82 overlay</w:t>
      </w:r>
      <w:r>
        <w:t>.</w:t>
      </w:r>
    </w:p>
    <w:p w14:paraId="5A8F7F21" w14:textId="774400E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6813FA12" w:rsidR="0039448C" w:rsidRP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BA6B8A8" w14:textId="79C1CBE7" w:rsidR="0039448C" w:rsidRPr="0039448C" w:rsidRDefault="005A42BB" w:rsidP="0039448C">
      <w:r>
        <w:fldChar w:fldCharType="begin"/>
      </w:r>
      <w:r>
        <w:instrText xml:space="preserve"> REF _Ref427937499 \h </w:instrText>
      </w:r>
      <w:r>
        <w:fldChar w:fldCharType="separate"/>
      </w:r>
      <w:r w:rsidR="00BC4D48" w:rsidRPr="00C04B34">
        <w:t xml:space="preserve">Figure </w:t>
      </w:r>
      <w:r w:rsidR="00BC4D48">
        <w:rPr>
          <w:noProof/>
        </w:rPr>
        <w:t>4</w:t>
      </w:r>
      <w:r>
        <w:fldChar w:fldCharType="end"/>
      </w:r>
      <w:r>
        <w:t xml:space="preserve"> shows the upper portion of the Security Control Editor tab </w:t>
      </w:r>
      <w:r w:rsidR="00100664">
        <w:t xml:space="preserve">after the user has selected security control IA-3, but </w:t>
      </w:r>
      <w:r>
        <w:t xml:space="preserve">before </w:t>
      </w:r>
      <w:r w:rsidR="00F40876">
        <w:t>initia</w:t>
      </w:r>
      <w:r w:rsidR="008736C0">
        <w:t>ting</w:t>
      </w:r>
      <w:r w:rsidR="00F40876">
        <w:t xml:space="preserve"> </w:t>
      </w:r>
      <w:r>
        <w:t xml:space="preserve">any tailoring. The two drop-down lists in the upper right hand corner are for choosing an individual control from a control family. The checkboxes and </w:t>
      </w:r>
      <w:r w:rsidR="00A22BF7">
        <w:t>pushbutton</w:t>
      </w:r>
      <w:r>
        <w:t xml:space="preserve">s to the left are for restricting the choices in the control </w:t>
      </w:r>
      <w:r w:rsidR="00C32CFD">
        <w:t>drop-</w:t>
      </w:r>
      <w:r>
        <w:t xml:space="preserve">down </w:t>
      </w:r>
      <w:r w:rsidR="00C32CFD">
        <w:t xml:space="preserve">list </w:t>
      </w:r>
      <w:r>
        <w:t>based on the NIST SP 800-53 baseline impact and/or priority.</w:t>
      </w:r>
      <w:r w:rsidR="00C32CFD">
        <w:t xml:space="preserve"> </w:t>
      </w:r>
      <w:r w:rsidR="0027254A">
        <w:t xml:space="preserve">Checking the upper right checkbox restricts the control drop-down choices to those controls referenced by a subcategory in the current Framework Profile, shown in the Framework Profile tab </w:t>
      </w:r>
      <w:r w:rsidR="008829AC">
        <w:t>(</w:t>
      </w:r>
      <w:r w:rsidR="0027254A">
        <w:t xml:space="preserve">discussed in </w:t>
      </w:r>
      <w:r w:rsidR="0027254A">
        <w:fldChar w:fldCharType="begin"/>
      </w:r>
      <w:r w:rsidR="0027254A">
        <w:instrText xml:space="preserve"> REF _Ref436741750 \r \h </w:instrText>
      </w:r>
      <w:r w:rsidR="0027254A">
        <w:fldChar w:fldCharType="separate"/>
      </w:r>
      <w:r w:rsidR="00BC4D48">
        <w:t>4.4</w:t>
      </w:r>
      <w:r w:rsidR="0027254A">
        <w:fldChar w:fldCharType="end"/>
      </w:r>
      <w:r w:rsidR="008829AC">
        <w:t>)</w:t>
      </w:r>
      <w:r w:rsidR="0027254A">
        <w:t xml:space="preserve">. </w:t>
      </w:r>
      <w:r w:rsidR="00C32CFD">
        <w:t>By default, the control drop-down list contains all controls assigned to a NIST SP 800-53 baseline.</w:t>
      </w:r>
      <w:r w:rsidR="00836103">
        <w:t xml:space="preserve"> Clicking on the “Framework Core subcategories referencing IA-3” </w:t>
      </w:r>
      <w:r w:rsidR="00A22BF7">
        <w:t>pushbutton</w:t>
      </w:r>
      <w:r w:rsidR="00836103">
        <w:t xml:space="preserve"> underneath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BC4D48">
        <w:t>4.4</w:t>
      </w:r>
      <w:r w:rsidR="00836103">
        <w:fldChar w:fldCharType="end"/>
      </w:r>
      <w:r w:rsidR="00836103">
        <w:t>).</w:t>
      </w:r>
    </w:p>
    <w:p w14:paraId="462EA6AB" w14:textId="77777777" w:rsidR="007913B7" w:rsidRDefault="007913B7" w:rsidP="00E94D9C">
      <w:r>
        <w:rPr>
          <w:noProof/>
        </w:rPr>
        <w:lastRenderedPageBreak/>
        <w:drawing>
          <wp:inline distT="0" distB="0" distL="0" distR="0" wp14:anchorId="37549A34" wp14:editId="50481867">
            <wp:extent cx="5484010" cy="2587752"/>
            <wp:effectExtent l="0" t="0" r="254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8">
                      <a:extLst>
                        <a:ext uri="{28A0092B-C50C-407E-A947-70E740481C1C}">
                          <a14:useLocalDpi xmlns:a14="http://schemas.microsoft.com/office/drawing/2010/main" val="0"/>
                        </a:ext>
                      </a:extLst>
                    </a:blip>
                    <a:stretch>
                      <a:fillRect/>
                    </a:stretch>
                  </pic:blipFill>
                  <pic:spPr>
                    <a:xfrm>
                      <a:off x="0" y="0"/>
                      <a:ext cx="5484010" cy="2587752"/>
                    </a:xfrm>
                    <a:prstGeom prst="rect">
                      <a:avLst/>
                    </a:prstGeom>
                  </pic:spPr>
                </pic:pic>
              </a:graphicData>
            </a:graphic>
          </wp:inline>
        </w:drawing>
      </w:r>
    </w:p>
    <w:p w14:paraId="06BCC438" w14:textId="02B32826" w:rsidR="007913B7" w:rsidRPr="00C04B34" w:rsidRDefault="007913B7" w:rsidP="00C04B34">
      <w:pPr>
        <w:pStyle w:val="Caption"/>
      </w:pPr>
      <w:bookmarkStart w:id="7" w:name="_Ref427937499"/>
      <w:r w:rsidRPr="00C04B34">
        <w:t xml:space="preserve">Figure </w:t>
      </w:r>
      <w:fldSimple w:instr=" SEQ Figure \* ARABIC ">
        <w:r w:rsidR="00BC4D48">
          <w:rPr>
            <w:noProof/>
          </w:rPr>
          <w:t>4</w:t>
        </w:r>
      </w:fldSimple>
      <w:bookmarkEnd w:id="7"/>
      <w:r w:rsidRPr="00C04B34">
        <w:t>. Security control IA-3.</w:t>
      </w:r>
    </w:p>
    <w:p w14:paraId="0A6F5420" w14:textId="0D437D5B" w:rsidR="00E4739E" w:rsidRDefault="00F022AC" w:rsidP="00DD3E68">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w:t>
      </w:r>
      <w:r w:rsidR="00A22BF7">
        <w:t>pushbutton</w:t>
      </w:r>
      <w:r w:rsidRPr="00F022AC">
        <w:t xml:space="preserve"> that the user can click to look up the control in the </w:t>
      </w:r>
      <w:r w:rsidR="001451F3">
        <w:t>NIST SP 800-53 d</w:t>
      </w:r>
      <w:r w:rsidRPr="00F022AC">
        <w:t xml:space="preserve">atabase. </w:t>
      </w:r>
      <w:r w:rsidR="003B6AE7">
        <w:t xml:space="preserve">If the NIST SP 800-82 box in Preferences has been checked, a pushbutton with a factory image may be clicked to look up the control in the ICS overlay. </w:t>
      </w:r>
      <w:r w:rsidRPr="00F022AC">
        <w:t xml:space="preserve">The third column has </w:t>
      </w:r>
      <w:r w:rsidR="00432351">
        <w:t>drop-down</w:t>
      </w:r>
      <w:r w:rsidRPr="00F022AC">
        <w:t xml:space="preserve"> lists for tailoring the baseline impact levels. A </w:t>
      </w:r>
      <w:r w:rsidR="00432351">
        <w:t>drop-down</w:t>
      </w:r>
      <w:r w:rsidRPr="00F022AC">
        <w:t xml:space="preserve"> value of LOW indicates the control or enhancement is included in all baselines. MODERATE indicates moderate and high baselines only. HIGH</w:t>
      </w:r>
      <w:r w:rsidR="00432351">
        <w:t xml:space="preserve"> indicates high baseline only</w:t>
      </w:r>
      <w:r w:rsidRPr="00F022AC">
        <w:t xml:space="preserve">. N/A indicates the control or enhancement is excluded from all baselines. </w:t>
      </w:r>
    </w:p>
    <w:p w14:paraId="45032C13" w14:textId="55B0547D" w:rsidR="0009297D" w:rsidRDefault="00F022AC" w:rsidP="00DD3E68">
      <w:r w:rsidRPr="00F022AC">
        <w:t>The values shown in</w:t>
      </w:r>
      <w:r w:rsidR="0009297D">
        <w:t xml:space="preserve"> </w:t>
      </w:r>
      <w:r w:rsidR="0009297D">
        <w:fldChar w:fldCharType="begin"/>
      </w:r>
      <w:r w:rsidR="0009297D">
        <w:instrText xml:space="preserve"> REF _Ref427937499 \h </w:instrText>
      </w:r>
      <w:r w:rsidR="0009297D">
        <w:fldChar w:fldCharType="separate"/>
      </w:r>
      <w:r w:rsidR="00BC4D48" w:rsidRPr="00C04B34">
        <w:t xml:space="preserve">Figure </w:t>
      </w:r>
      <w:r w:rsidR="00BC4D48">
        <w:rPr>
          <w:noProof/>
        </w:rPr>
        <w:t>4</w:t>
      </w:r>
      <w:r w:rsidR="0009297D">
        <w:fldChar w:fldCharType="end"/>
      </w:r>
      <w:r w:rsidR="0009297D">
        <w:t xml:space="preserve"> </w:t>
      </w:r>
      <w:r w:rsidRPr="00F022AC">
        <w:t xml:space="preserve">are the defaults from the NIST SP 800-53 catalog, which includes IA-3 in the moderate and high baselines but not the low baseline, and excludes IA-3's enhancements from all three default baselines. </w:t>
      </w:r>
      <w:r w:rsidR="009A7976">
        <w:t xml:space="preserve">IA-3 is not in the </w:t>
      </w:r>
      <w:r w:rsidR="00E4739E">
        <w:t>low</w:t>
      </w:r>
      <w:r w:rsidR="009A7976">
        <w:t xml:space="preserve"> baseline because NIST SP 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rsidR="0009297D">
        <w:t xml:space="preserve"> for the control.</w:t>
      </w:r>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74777C7C" w14:textId="274E752A" w:rsidR="00DD3E68" w:rsidRDefault="0009297D" w:rsidP="00DD3E68">
      <w:r w:rsidRPr="00F022AC">
        <w:t>The three rightmost columns show the baseline selections for IA-3 and its enhancements.</w:t>
      </w:r>
      <w:r w:rsidR="0089263C">
        <w:t xml:space="preserve"> “Selected” indicates the control or enhancement is in the NIST SP 800-53 baseline and has not been tailored out. “Added” indicates the user has tailored in the control or enhancement. </w:t>
      </w:r>
      <w:r w:rsidR="0089263C">
        <w:lastRenderedPageBreak/>
        <w:t>“Removed” indicates the control or enhancement has been tailored out. No entry indicates that the control or enhancement is not in the NIST SP 800-53 baseline and has not been tailored in.</w:t>
      </w:r>
    </w:p>
    <w:p w14:paraId="68958357" w14:textId="0523C474" w:rsidR="00D20699" w:rsidRPr="00DD3E68" w:rsidRDefault="00D20699" w:rsidP="00DD3E68">
      <w:r w:rsidRPr="00D20699">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BC4D48">
        <w:t xml:space="preserve">Figure </w:t>
      </w:r>
      <w:r w:rsidR="00BC4D48">
        <w:rPr>
          <w:noProof/>
        </w:rPr>
        <w:t>5</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BC4D48">
        <w:t xml:space="preserve">Figure </w:t>
      </w:r>
      <w:r w:rsidR="00BC4D48">
        <w:rPr>
          <w:noProof/>
        </w:rPr>
        <w:t>6</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BC4D48">
        <w:t xml:space="preserve">Figure </w:t>
      </w:r>
      <w:r w:rsidR="00BC4D48">
        <w:rPr>
          <w:noProof/>
        </w:rPr>
        <w:t>7</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drawing>
          <wp:inline distT="0" distB="0" distL="0" distR="0" wp14:anchorId="4BC3DC46" wp14:editId="7A20A733">
            <wp:extent cx="5472612" cy="11887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9">
                      <a:extLst>
                        <a:ext uri="{28A0092B-C50C-407E-A947-70E740481C1C}">
                          <a14:useLocalDpi xmlns:a14="http://schemas.microsoft.com/office/drawing/2010/main" val="0"/>
                        </a:ext>
                      </a:extLst>
                    </a:blip>
                    <a:stretch>
                      <a:fillRect/>
                    </a:stretch>
                  </pic:blipFill>
                  <pic:spPr>
                    <a:xfrm>
                      <a:off x="0" y="0"/>
                      <a:ext cx="5472612" cy="1188720"/>
                    </a:xfrm>
                    <a:prstGeom prst="rect">
                      <a:avLst/>
                    </a:prstGeom>
                  </pic:spPr>
                </pic:pic>
              </a:graphicData>
            </a:graphic>
          </wp:inline>
        </w:drawing>
      </w:r>
    </w:p>
    <w:p w14:paraId="7407BB53" w14:textId="422C96FE" w:rsidR="0044066D" w:rsidRDefault="00BB2A2F" w:rsidP="00C04B34">
      <w:pPr>
        <w:pStyle w:val="Caption"/>
      </w:pPr>
      <w:bookmarkStart w:id="8" w:name="_Ref428890083"/>
      <w:r>
        <w:t xml:space="preserve">Figure </w:t>
      </w:r>
      <w:fldSimple w:instr=" SEQ Figure \* ARABIC ">
        <w:r w:rsidR="00BC4D48">
          <w:rPr>
            <w:noProof/>
          </w:rPr>
          <w:t>5</w:t>
        </w:r>
      </w:fldSimple>
      <w:bookmarkEnd w:id="8"/>
      <w:r>
        <w:t xml:space="preserve">. </w:t>
      </w:r>
      <w:r w:rsidRPr="00852775">
        <w:t>Violation of baseline impact constraint.</w:t>
      </w:r>
    </w:p>
    <w:p w14:paraId="1D266331" w14:textId="77777777" w:rsidR="00CC2C79" w:rsidRDefault="00CC2C79" w:rsidP="00CC2C79">
      <w:r>
        <w:rPr>
          <w:noProof/>
        </w:rPr>
        <w:drawing>
          <wp:inline distT="0" distB="0" distL="0" distR="0" wp14:anchorId="0480D558" wp14:editId="5B146469">
            <wp:extent cx="5486400" cy="169871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20">
                      <a:extLst>
                        <a:ext uri="{28A0092B-C50C-407E-A947-70E740481C1C}">
                          <a14:useLocalDpi xmlns:a14="http://schemas.microsoft.com/office/drawing/2010/main" val="0"/>
                        </a:ext>
                      </a:extLst>
                    </a:blip>
                    <a:stretch>
                      <a:fillRect/>
                    </a:stretch>
                  </pic:blipFill>
                  <pic:spPr>
                    <a:xfrm>
                      <a:off x="0" y="0"/>
                      <a:ext cx="5486400" cy="1698718"/>
                    </a:xfrm>
                    <a:prstGeom prst="rect">
                      <a:avLst/>
                    </a:prstGeom>
                  </pic:spPr>
                </pic:pic>
              </a:graphicData>
            </a:graphic>
          </wp:inline>
        </w:drawing>
      </w:r>
    </w:p>
    <w:p w14:paraId="582EF97F" w14:textId="015BC012" w:rsidR="00CC2C79" w:rsidRPr="00CC2C79" w:rsidRDefault="00CC2C79" w:rsidP="00C04B34">
      <w:pPr>
        <w:pStyle w:val="Caption"/>
      </w:pPr>
      <w:bookmarkStart w:id="9" w:name="_Ref428953381"/>
      <w:r>
        <w:t xml:space="preserve">Figure </w:t>
      </w:r>
      <w:fldSimple w:instr=" SEQ Figure \* ARABIC ">
        <w:r w:rsidR="00BC4D48">
          <w:rPr>
            <w:noProof/>
          </w:rPr>
          <w:t>6</w:t>
        </w:r>
      </w:fldSimple>
      <w:bookmarkEnd w:id="9"/>
      <w:r>
        <w:t>. Violation of cross-reference constraint.</w:t>
      </w:r>
    </w:p>
    <w:p w14:paraId="67AA58E9" w14:textId="77777777" w:rsidR="001F0979" w:rsidRDefault="001F0979" w:rsidP="00E94D9C">
      <w:r>
        <w:rPr>
          <w:noProof/>
        </w:rPr>
        <w:drawing>
          <wp:inline distT="0" distB="0" distL="0" distR="0" wp14:anchorId="244D98A1" wp14:editId="5072DAE9">
            <wp:extent cx="5486400" cy="15636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21">
                      <a:extLst>
                        <a:ext uri="{28A0092B-C50C-407E-A947-70E740481C1C}">
                          <a14:useLocalDpi xmlns:a14="http://schemas.microsoft.com/office/drawing/2010/main" val="0"/>
                        </a:ext>
                      </a:extLst>
                    </a:blip>
                    <a:stretch>
                      <a:fillRect/>
                    </a:stretch>
                  </pic:blipFill>
                  <pic:spPr>
                    <a:xfrm>
                      <a:off x="0" y="0"/>
                      <a:ext cx="5486400" cy="1563624"/>
                    </a:xfrm>
                    <a:prstGeom prst="rect">
                      <a:avLst/>
                    </a:prstGeom>
                  </pic:spPr>
                </pic:pic>
              </a:graphicData>
            </a:graphic>
          </wp:inline>
        </w:drawing>
      </w:r>
    </w:p>
    <w:p w14:paraId="0D21C2EE" w14:textId="6B610FDD" w:rsidR="001F0979" w:rsidRDefault="001F0979" w:rsidP="00C04B34">
      <w:pPr>
        <w:pStyle w:val="Caption"/>
      </w:pPr>
      <w:bookmarkStart w:id="10" w:name="_Ref428890189"/>
      <w:r>
        <w:t xml:space="preserve">Figure </w:t>
      </w:r>
      <w:fldSimple w:instr=" SEQ Figure \* ARABIC ">
        <w:r w:rsidR="00BC4D48">
          <w:rPr>
            <w:noProof/>
          </w:rPr>
          <w:t>7</w:t>
        </w:r>
      </w:fldSimple>
      <w:bookmarkEnd w:id="10"/>
      <w:r>
        <w:t>. Violation of baseline constraint.</w:t>
      </w:r>
    </w:p>
    <w:p w14:paraId="28BCDF11" w14:textId="1FF48184" w:rsidR="001C18D4" w:rsidRDefault="00EF107A" w:rsidP="0022705C">
      <w:r>
        <w:lastRenderedPageBreak/>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w:t>
      </w:r>
      <w:r w:rsidR="00DB5F4C">
        <w:t xml:space="preserve">(ICS) </w:t>
      </w:r>
      <w:r w:rsidR="001C18D4">
        <w:t xml:space="preserve">may need to connect directly to devices belonging to and authorized by third parties outside the organization, and these external devices need to be 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BE1758">
        <w:t xml:space="preserve">suppose </w:t>
      </w:r>
      <w:r w:rsidR="00DB5F4C">
        <w:t xml:space="preserve">the user </w:t>
      </w:r>
      <w:r w:rsidR="00BE1758">
        <w:t>wishes to add</w:t>
      </w:r>
      <w:r w:rsidR="00DB5F4C">
        <w:t xml:space="preserve"> ICS-specific supplemental guidance applicable to IA-3 as a whole, </w:t>
      </w:r>
      <w:r w:rsidR="00BE1758">
        <w:t>as well as</w:t>
      </w:r>
      <w:r w:rsidR="00DB5F4C">
        <w:t xml:space="preserve"> </w:t>
      </w:r>
      <w:r w:rsidR="00BE1758">
        <w:t xml:space="preserve">further </w:t>
      </w:r>
      <w:r w:rsidR="00DB5F4C">
        <w:t xml:space="preserve">ICS-specific supplemental guidance applicable to </w:t>
      </w:r>
      <w:r w:rsidR="00BE1758">
        <w:t>the</w:t>
      </w:r>
      <w:r w:rsidR="00DB5F4C">
        <w:t xml:space="preserve"> control enhancements. To </w:t>
      </w:r>
      <w:r w:rsidR="00BE1758">
        <w:t>add the additional guidance</w:t>
      </w:r>
      <w:r w:rsidR="00DB5F4C">
        <w:t xml:space="preserve">, </w:t>
      </w:r>
      <w:r w:rsidR="00BF2ABA">
        <w:t xml:space="preserve">the user </w:t>
      </w:r>
      <w:r w:rsidR="00CF5561">
        <w:t xml:space="preserve">checks the box in the </w:t>
      </w:r>
      <w:r w:rsidR="00CF5561" w:rsidRPr="00F530DC">
        <w:t>ADDED SUPPLEMENTAL GUIDANCE</w:t>
      </w:r>
      <w:r w:rsidR="00CF5561">
        <w:t xml:space="preserve"> column, </w:t>
      </w:r>
      <w:r w:rsidR="00BF2ABA">
        <w:t xml:space="preserve">chooses </w:t>
      </w:r>
      <w:r w:rsidR="00BF2ABA" w:rsidRPr="00F530DC">
        <w:t xml:space="preserve">YES from IA-3(1)' s ADDED SUPPLEMENTAL GUIDANCE </w:t>
      </w:r>
      <w:r w:rsidR="00BF2ABA">
        <w:t>drop-down</w:t>
      </w:r>
      <w:r w:rsidR="00BF2ABA" w:rsidRPr="00F530DC">
        <w:t xml:space="preserve"> list</w:t>
      </w:r>
      <w:r w:rsidR="00CF5561">
        <w:t xml:space="preserve">, </w:t>
      </w:r>
      <w:r w:rsidR="00BE1758">
        <w:t xml:space="preserve">and </w:t>
      </w:r>
      <w:r w:rsidR="00CF5561">
        <w:t>chooses</w:t>
      </w:r>
      <w:r w:rsidR="00BF2ABA">
        <w:t xml:space="preserve"> (1) from IA-3</w:t>
      </w:r>
      <w:r w:rsidR="00BE1758">
        <w:t>(4)</w:t>
      </w:r>
      <w:r w:rsidR="00BF2ABA">
        <w:t xml:space="preserve">’s </w:t>
      </w:r>
      <w:r w:rsidR="00BF2ABA" w:rsidRPr="00F530DC">
        <w:t xml:space="preserve">ADDED SUPPLEMENTAL GUIDANCE </w:t>
      </w:r>
      <w:r w:rsidR="00BF2ABA">
        <w:t>drop-down</w:t>
      </w:r>
      <w:r w:rsidR="00BF2ABA" w:rsidRPr="00F530DC">
        <w:t xml:space="preserve"> list</w:t>
      </w:r>
      <w:r w:rsidR="00BF2ABA">
        <w:t>.</w:t>
      </w:r>
    </w:p>
    <w:p w14:paraId="133D6DAB" w14:textId="28FB7284" w:rsidR="00FB10B2" w:rsidRPr="00FB10B2" w:rsidRDefault="00EF107A" w:rsidP="0022705C">
      <w:r>
        <w:t xml:space="preserve"> </w:t>
      </w:r>
      <w:r w:rsidR="00F530DC">
        <w:fldChar w:fldCharType="begin"/>
      </w:r>
      <w:r w:rsidR="00F530DC">
        <w:instrText xml:space="preserve"> REF _Ref428953840 \h </w:instrText>
      </w:r>
      <w:r w:rsidR="00F530DC">
        <w:fldChar w:fldCharType="separate"/>
      </w:r>
      <w:r w:rsidR="00BC4D48">
        <w:t xml:space="preserve">Figure </w:t>
      </w:r>
      <w:r w:rsidR="00BC4D48">
        <w:rPr>
          <w:noProof/>
        </w:rPr>
        <w:t>8</w:t>
      </w:r>
      <w:r w:rsidR="00F530DC">
        <w:fldChar w:fldCharType="end"/>
      </w:r>
      <w:r w:rsidR="00F530DC" w:rsidRPr="00F530DC">
        <w:t xml:space="preserve"> shows the result</w:t>
      </w:r>
      <w:r w:rsidR="0022705C">
        <w:t>.</w:t>
      </w:r>
      <w:r w:rsidR="00F530DC" w:rsidRPr="00F530DC">
        <w:t xml:space="preserve"> Changing IA-3's baseline impact from MODERATE to LOW </w:t>
      </w:r>
      <w:r w:rsidR="007F2121">
        <w:t>causes</w:t>
      </w:r>
      <w:r w:rsidR="00F530DC" w:rsidRPr="00F530DC">
        <w:t xml:space="preserve"> “Added” </w:t>
      </w:r>
      <w:r w:rsidR="007F2121">
        <w:t>to appear</w:t>
      </w:r>
      <w:r w:rsidR="00F530DC" w:rsidRPr="00F530DC">
        <w:t xml:space="preserve"> in the LOW column. Changing the baseline impact for control enhancements IA-3(1) and IA-3(4) from N/A to MODERATE </w:t>
      </w:r>
      <w:r w:rsidR="007F2121">
        <w:t>causes</w:t>
      </w:r>
      <w:r w:rsidR="00F530DC" w:rsidRPr="00F530DC">
        <w:t xml:space="preserve"> “Added” </w:t>
      </w:r>
      <w:r w:rsidR="007F2121">
        <w:t>to appear</w:t>
      </w:r>
      <w:r w:rsidR="00F530DC" w:rsidRPr="00F530DC">
        <w:t xml:space="preserve"> in the MODERATE and HIGH control baseline columns. </w:t>
      </w:r>
      <w:r w:rsidR="00BF2ABA">
        <w:t xml:space="preserve">The baseline changes generate </w:t>
      </w:r>
      <w:r w:rsidR="00BF2ABA" w:rsidRPr="00F530DC">
        <w:t>a</w:t>
      </w:r>
      <w:r w:rsidR="00DB5F4C">
        <w:t xml:space="preserve"> “Rationale for changing the baseline”</w:t>
      </w:r>
      <w:r w:rsidR="00BF2ABA" w:rsidRPr="00F530DC">
        <w:t xml:space="preserve"> editable text field </w:t>
      </w:r>
      <w:r w:rsidR="002B34B9">
        <w:t xml:space="preserve">on the lower right </w:t>
      </w:r>
      <w:r w:rsidR="00BF2ABA">
        <w:t xml:space="preserve">for providing a rationale. </w:t>
      </w:r>
      <w:r w:rsidR="00DB5F4C">
        <w:t xml:space="preserve">Checking the box in the ADDED SUPPLEMENTAL GUIDANCE column generates an “Additional Supplemental Guidance” editable text field for adding the ICS-specific guidance applicable to IA-3 as a whole. </w:t>
      </w:r>
      <w:r w:rsidR="00F530DC" w:rsidRPr="00F530DC">
        <w:t xml:space="preserve">Choosing YES from IA-3(1)' s ADDED SUPPLEMENTAL GUIDANCE </w:t>
      </w:r>
      <w:r w:rsidR="00F530DC">
        <w:t>drop-down</w:t>
      </w:r>
      <w:r w:rsidR="00F530DC" w:rsidRPr="00F530DC">
        <w:t xml:space="preserve"> list generates </w:t>
      </w:r>
      <w:r w:rsidR="00F12A41">
        <w:t>a “Control Enhancement (1) Additional Supplemental Guidance”</w:t>
      </w:r>
      <w:r w:rsidR="00F530DC" w:rsidRPr="00F530DC">
        <w:t xml:space="preserve"> editable text field for adding IA-3(1) supplemental guidance. Cross-referencing IA-3(1)'s added supplemental guidance from IA-(4) does not trigger an alert because IA-3(1)'s </w:t>
      </w:r>
      <w:r w:rsidR="00F530DC">
        <w:t>drop-down</w:t>
      </w:r>
      <w:r w:rsidR="00F530DC" w:rsidRPr="00F530DC">
        <w:t xml:space="preserve"> is set to YES. </w:t>
      </w:r>
    </w:p>
    <w:p w14:paraId="36A4FDC2" w14:textId="77777777" w:rsidR="00861476" w:rsidRDefault="00861476" w:rsidP="00E94D9C">
      <w:r>
        <w:rPr>
          <w:noProof/>
        </w:rPr>
        <w:drawing>
          <wp:inline distT="0" distB="0" distL="0" distR="0" wp14:anchorId="4ECD47BD" wp14:editId="6EFD9183">
            <wp:extent cx="5486400" cy="2286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22">
                      <a:extLst>
                        <a:ext uri="{28A0092B-C50C-407E-A947-70E740481C1C}">
                          <a14:useLocalDpi xmlns:a14="http://schemas.microsoft.com/office/drawing/2010/main" val="0"/>
                        </a:ext>
                      </a:extLst>
                    </a:blip>
                    <a:stretch>
                      <a:fillRect/>
                    </a:stretch>
                  </pic:blipFill>
                  <pic:spPr>
                    <a:xfrm>
                      <a:off x="0" y="0"/>
                      <a:ext cx="5486400" cy="2286000"/>
                    </a:xfrm>
                    <a:prstGeom prst="rect">
                      <a:avLst/>
                    </a:prstGeom>
                  </pic:spPr>
                </pic:pic>
              </a:graphicData>
            </a:graphic>
          </wp:inline>
        </w:drawing>
      </w:r>
    </w:p>
    <w:p w14:paraId="72A7BDA3" w14:textId="1AC67261" w:rsidR="00861476" w:rsidRDefault="00861476" w:rsidP="00C04B34">
      <w:pPr>
        <w:pStyle w:val="Caption"/>
      </w:pPr>
      <w:bookmarkStart w:id="11" w:name="_Ref428953840"/>
      <w:r>
        <w:t xml:space="preserve">Figure </w:t>
      </w:r>
      <w:fldSimple w:instr=" SEQ Figure \* ARABIC ">
        <w:r w:rsidR="00BC4D48">
          <w:rPr>
            <w:noProof/>
          </w:rPr>
          <w:t>8</w:t>
        </w:r>
      </w:fldSimple>
      <w:bookmarkEnd w:id="11"/>
      <w:r>
        <w:t>. IA-3 tailored for an Industrial Control System.</w:t>
      </w:r>
    </w:p>
    <w:p w14:paraId="619C212C" w14:textId="31D0FC13" w:rsidR="005754AC" w:rsidRDefault="00F12A41" w:rsidP="00F12A41">
      <w:r w:rsidRPr="00F530DC">
        <w:t xml:space="preserve">The non-editable </w:t>
      </w:r>
      <w:r>
        <w:t xml:space="preserve">“XML representation” </w:t>
      </w:r>
      <w:r w:rsidRPr="00F530DC">
        <w:t xml:space="preserve">text field on the lower left shows XML generated on the fly based on the </w:t>
      </w:r>
      <w:r>
        <w:t>drop-down</w:t>
      </w:r>
      <w:r w:rsidRPr="00F530DC">
        <w:t xml:space="preserve"> and checkbox settings a</w:t>
      </w:r>
      <w:r>
        <w:t xml:space="preserve">nd editable text field contents. </w:t>
      </w:r>
      <w:r w:rsidR="00096A57">
        <w:t xml:space="preserve">Modifying the editable text fields </w:t>
      </w:r>
      <w:r w:rsidR="002B34B9">
        <w:t xml:space="preserve">on the right </w:t>
      </w:r>
      <w:r w:rsidR="00096A57">
        <w:t xml:space="preserve">causes the contents of the “XML representation” text field to update in real time. </w:t>
      </w:r>
      <w:r w:rsidR="00235FBA">
        <w:t xml:space="preserve">In </w:t>
      </w:r>
      <w:r>
        <w:fldChar w:fldCharType="begin"/>
      </w:r>
      <w:r>
        <w:instrText xml:space="preserve"> REF _Ref428953840 \h </w:instrText>
      </w:r>
      <w:r>
        <w:fldChar w:fldCharType="separate"/>
      </w:r>
      <w:r w:rsidR="00BC4D48">
        <w:t xml:space="preserve">Figure </w:t>
      </w:r>
      <w:r w:rsidR="00BC4D48">
        <w:rPr>
          <w:noProof/>
        </w:rPr>
        <w:t>8</w:t>
      </w:r>
      <w:r>
        <w:fldChar w:fldCharType="end"/>
      </w:r>
      <w:r w:rsidR="00235FBA">
        <w:t xml:space="preserve">, the editable text fields “XML representation” text field contain stub text. </w:t>
      </w:r>
      <w:r w:rsidR="00D92493">
        <w:fldChar w:fldCharType="begin"/>
      </w:r>
      <w:r w:rsidR="00D92493">
        <w:instrText xml:space="preserve"> REF _Ref436664417 \h </w:instrText>
      </w:r>
      <w:r w:rsidR="00D92493">
        <w:fldChar w:fldCharType="separate"/>
      </w:r>
      <w:r w:rsidR="00BC4D48">
        <w:t xml:space="preserve">Figure </w:t>
      </w:r>
      <w:r w:rsidR="00BC4D48">
        <w:rPr>
          <w:noProof/>
        </w:rPr>
        <w:t>9</w:t>
      </w:r>
      <w:r w:rsidR="00D92493">
        <w:fldChar w:fldCharType="end"/>
      </w:r>
      <w:r>
        <w:t xml:space="preserve"> </w:t>
      </w:r>
      <w:r w:rsidR="00096A57">
        <w:t xml:space="preserve">shows the </w:t>
      </w:r>
      <w:r w:rsidR="00D92493">
        <w:t>text fields</w:t>
      </w:r>
      <w:r w:rsidR="00096A57">
        <w:t xml:space="preserve"> </w:t>
      </w:r>
      <w:r w:rsidR="003C358C">
        <w:t xml:space="preserve">after adding supplemental guidance for </w:t>
      </w:r>
      <w:r>
        <w:t xml:space="preserve">IA-3 and </w:t>
      </w:r>
      <w:r w:rsidR="003C358C">
        <w:t>IA-</w:t>
      </w:r>
      <w:r w:rsidR="003C358C">
        <w:lastRenderedPageBreak/>
        <w:t>3(1)</w:t>
      </w:r>
      <w:r>
        <w:t>,</w:t>
      </w:r>
      <w:r w:rsidR="003C358C">
        <w:t xml:space="preserve"> and providing a rationale for changing the IA-3 baseline. Notice that the</w:t>
      </w:r>
      <w:r w:rsidR="00D92493">
        <w:t xml:space="preserve"> “XML representation</w:t>
      </w:r>
      <w:r w:rsidR="00AA3D04">
        <w:t>”</w:t>
      </w:r>
      <w:r w:rsidR="003C358C">
        <w:t xml:space="preserve"> content </w:t>
      </w:r>
      <w:r w:rsidR="00D92493">
        <w:t>now includes the added guidance text.</w:t>
      </w:r>
      <w:r w:rsidR="00057873">
        <w:t xml:space="preserve"> Section </w:t>
      </w:r>
      <w:r w:rsidR="00057873">
        <w:fldChar w:fldCharType="begin"/>
      </w:r>
      <w:r w:rsidR="00057873">
        <w:instrText xml:space="preserve"> REF _Ref431395618 \r \h </w:instrText>
      </w:r>
      <w:r w:rsidR="00057873">
        <w:fldChar w:fldCharType="separate"/>
      </w:r>
      <w:r w:rsidR="00BC4D48">
        <w:t>5</w:t>
      </w:r>
      <w:r w:rsidR="00057873">
        <w:fldChar w:fldCharType="end"/>
      </w:r>
      <w:r w:rsidR="00057873">
        <w:t xml:space="preserve"> describes the XML format Baseline Tailor generates in further detail.</w:t>
      </w:r>
    </w:p>
    <w:p w14:paraId="071DA2E5" w14:textId="77777777" w:rsidR="00235FBA" w:rsidRDefault="00235FBA" w:rsidP="00235FBA">
      <w:pPr>
        <w:keepNext/>
      </w:pPr>
      <w:r>
        <w:rPr>
          <w:noProof/>
        </w:rPr>
        <w:drawing>
          <wp:inline distT="0" distB="0" distL="0" distR="0" wp14:anchorId="6D757655" wp14:editId="279C3291">
            <wp:extent cx="5486400" cy="138074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png"/>
                    <pic:cNvPicPr/>
                  </pic:nvPicPr>
                  <pic:blipFill rotWithShape="1">
                    <a:blip r:embed="rId23">
                      <a:extLst>
                        <a:ext uri="{28A0092B-C50C-407E-A947-70E740481C1C}">
                          <a14:useLocalDpi xmlns:a14="http://schemas.microsoft.com/office/drawing/2010/main" val="0"/>
                        </a:ext>
                      </a:extLst>
                    </a:blip>
                    <a:srcRect t="64314"/>
                    <a:stretch/>
                  </pic:blipFill>
                  <pic:spPr bwMode="auto">
                    <a:xfrm>
                      <a:off x="0" y="0"/>
                      <a:ext cx="5486400" cy="1380744"/>
                    </a:xfrm>
                    <a:prstGeom prst="rect">
                      <a:avLst/>
                    </a:prstGeom>
                    <a:ln>
                      <a:noFill/>
                    </a:ln>
                    <a:extLst>
                      <a:ext uri="{53640926-AAD7-44D8-BBD7-CCE9431645EC}">
                        <a14:shadowObscured xmlns:a14="http://schemas.microsoft.com/office/drawing/2010/main"/>
                      </a:ext>
                    </a:extLst>
                  </pic:spPr>
                </pic:pic>
              </a:graphicData>
            </a:graphic>
          </wp:inline>
        </w:drawing>
      </w:r>
    </w:p>
    <w:p w14:paraId="4E4D93E6" w14:textId="7672FEAB" w:rsidR="00235FBA" w:rsidRDefault="00235FBA" w:rsidP="00C04B34">
      <w:pPr>
        <w:pStyle w:val="Caption"/>
      </w:pPr>
      <w:bookmarkStart w:id="12" w:name="_Ref436664417"/>
      <w:r>
        <w:t xml:space="preserve">Figure </w:t>
      </w:r>
      <w:fldSimple w:instr=" SEQ Figure \* ARABIC ">
        <w:r w:rsidR="00BC4D48">
          <w:rPr>
            <w:noProof/>
          </w:rPr>
          <w:t>9</w:t>
        </w:r>
      </w:fldSimple>
      <w:bookmarkEnd w:id="12"/>
      <w:r>
        <w:t>. IA-3 text fields with ICS-specific guidance replacing stubs.</w:t>
      </w:r>
    </w:p>
    <w:p w14:paraId="5AD00801" w14:textId="7C3FAF5F" w:rsidR="00FB10B2" w:rsidRDefault="000C5766" w:rsidP="00FB10B2">
      <w:r>
        <w:t xml:space="preserve">Now suppose the user is authoring a tailored baseline or overlay in a third-party XML application. </w:t>
      </w:r>
      <w:r w:rsidR="00190CD3">
        <w:t xml:space="preserve">At this point, </w:t>
      </w:r>
      <w:r>
        <w:t>the</w:t>
      </w:r>
      <w:r w:rsidR="00190CD3">
        <w:t xml:space="preserve"> user would typically copy-paste the “XML representation” text into </w:t>
      </w:r>
      <w:r w:rsidR="00D92493">
        <w:t>an</w:t>
      </w:r>
      <w:r>
        <w:t xml:space="preserve"> </w:t>
      </w:r>
      <w:r w:rsidR="00190CD3">
        <w:t xml:space="preserve">XML authoring </w:t>
      </w:r>
      <w:r>
        <w:t xml:space="preserve">application. </w:t>
      </w:r>
      <w:r>
        <w:fldChar w:fldCharType="begin"/>
      </w:r>
      <w:r>
        <w:instrText xml:space="preserve"> REF _Ref431567721 \h </w:instrText>
      </w:r>
      <w:r>
        <w:fldChar w:fldCharType="separate"/>
      </w:r>
      <w:r w:rsidR="00BC4D48">
        <w:t xml:space="preserve">Figure </w:t>
      </w:r>
      <w:r w:rsidR="00BC4D48">
        <w:rPr>
          <w:noProof/>
        </w:rPr>
        <w:t>10</w:t>
      </w:r>
      <w:r>
        <w:fldChar w:fldCharType="end"/>
      </w:r>
      <w:r>
        <w:t xml:space="preserve"> shows how the copy-pasted result might look.</w:t>
      </w:r>
      <w:r w:rsidR="00AC63B7">
        <w:t xml:space="preserve"> </w:t>
      </w:r>
      <w:r w:rsidR="0048232B">
        <w:t>The Baseline Tailor distribution includes XML schemas</w:t>
      </w:r>
      <w:r w:rsidR="003F6475">
        <w:t xml:space="preserve"> (discussed in Section </w:t>
      </w:r>
      <w:r w:rsidR="003F6475">
        <w:fldChar w:fldCharType="begin"/>
      </w:r>
      <w:r w:rsidR="003F6475">
        <w:instrText xml:space="preserve"> REF _Ref436666397 \r \h </w:instrText>
      </w:r>
      <w:r w:rsidR="003F6475">
        <w:fldChar w:fldCharType="separate"/>
      </w:r>
      <w:r w:rsidR="00BC4D48">
        <w:t>5</w:t>
      </w:r>
      <w:r w:rsidR="003F6475">
        <w:fldChar w:fldCharType="end"/>
      </w:r>
      <w:r w:rsidR="003F6475">
        <w:t>) for use with third-party XML authoring tools.</w:t>
      </w:r>
    </w:p>
    <w:p w14:paraId="55272D12" w14:textId="77777777" w:rsidR="00093F60" w:rsidRDefault="00093F60" w:rsidP="00093F60">
      <w:pPr>
        <w:keepNext/>
      </w:pPr>
      <w:r>
        <w:rPr>
          <w:noProof/>
        </w:rPr>
        <w:lastRenderedPageBreak/>
        <w:drawing>
          <wp:inline distT="0" distB="0" distL="0" distR="0" wp14:anchorId="79E1E720" wp14:editId="180062DB">
            <wp:extent cx="5486400" cy="4791456"/>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a:blip r:embed="rId24">
                      <a:extLst>
                        <a:ext uri="{28A0092B-C50C-407E-A947-70E740481C1C}">
                          <a14:useLocalDpi xmlns:a14="http://schemas.microsoft.com/office/drawing/2010/main" val="0"/>
                        </a:ext>
                      </a:extLst>
                    </a:blip>
                    <a:stretch>
                      <a:fillRect/>
                    </a:stretch>
                  </pic:blipFill>
                  <pic:spPr bwMode="auto">
                    <a:xfrm>
                      <a:off x="0" y="0"/>
                      <a:ext cx="5486400" cy="4791456"/>
                    </a:xfrm>
                    <a:prstGeom prst="rect">
                      <a:avLst/>
                    </a:prstGeom>
                    <a:ln>
                      <a:noFill/>
                    </a:ln>
                    <a:extLst>
                      <a:ext uri="{53640926-AAD7-44D8-BBD7-CCE9431645EC}">
                        <a14:shadowObscured xmlns:a14="http://schemas.microsoft.com/office/drawing/2010/main"/>
                      </a:ext>
                    </a:extLst>
                  </pic:spPr>
                </pic:pic>
              </a:graphicData>
            </a:graphic>
          </wp:inline>
        </w:drawing>
      </w:r>
    </w:p>
    <w:p w14:paraId="3A422B16" w14:textId="258B9EC5" w:rsidR="00082599" w:rsidRDefault="00093F60" w:rsidP="00C04B34">
      <w:pPr>
        <w:pStyle w:val="Caption"/>
      </w:pPr>
      <w:bookmarkStart w:id="13" w:name="_Ref431567721"/>
      <w:r>
        <w:t xml:space="preserve">Figure </w:t>
      </w:r>
      <w:fldSimple w:instr=" SEQ Figure \* ARABIC ">
        <w:r w:rsidR="00BC4D48">
          <w:rPr>
            <w:noProof/>
          </w:rPr>
          <w:t>10</w:t>
        </w:r>
      </w:fldSimple>
      <w:bookmarkEnd w:id="13"/>
      <w:r>
        <w:t xml:space="preserve">. XML generated by </w:t>
      </w:r>
      <w:r w:rsidR="000461B1">
        <w:t>the Security Control Editor</w:t>
      </w:r>
      <w:r>
        <w:t xml:space="preserve"> copy-past</w:t>
      </w:r>
      <w:r w:rsidR="005D5CE0">
        <w:t>ed</w:t>
      </w:r>
      <w:r>
        <w:t xml:space="preserve"> into a third party XML authoring software application.</w:t>
      </w:r>
    </w:p>
    <w:p w14:paraId="630781A5" w14:textId="77777777" w:rsidR="00AF7D69" w:rsidRDefault="00AF7D69" w:rsidP="00AF7D69">
      <w:pPr>
        <w:pStyle w:val="Heading2"/>
      </w:pPr>
      <w:bookmarkStart w:id="14" w:name="_Ref444011456"/>
      <w:r>
        <w:t>Cross References</w:t>
      </w:r>
      <w:bookmarkEnd w:id="14"/>
    </w:p>
    <w:p w14:paraId="20972895" w14:textId="062EF34B" w:rsidR="009D0156" w:rsidRDefault="009D0156" w:rsidP="009D0156">
      <w:r>
        <w:t xml:space="preserve">The Baseline Tailor user interface provides two ways a user can display all Framework Core subcategories referencing a particular security control. The first way, discussed in </w:t>
      </w:r>
      <w:r>
        <w:fldChar w:fldCharType="begin"/>
      </w:r>
      <w:r>
        <w:instrText xml:space="preserve"> REF _Ref444074399 \r \h </w:instrText>
      </w:r>
      <w:r>
        <w:fldChar w:fldCharType="separate"/>
      </w:r>
      <w:r w:rsidR="00BC4D48">
        <w:t>4.1</w:t>
      </w:r>
      <w:r>
        <w:fldChar w:fldCharType="end"/>
      </w:r>
      <w:r>
        <w:t xml:space="preserve">, is by clicking a pushbutton in the Cyber Framework Browser tab with a link image. The second way, discussed in </w:t>
      </w:r>
      <w:r>
        <w:fldChar w:fldCharType="begin"/>
      </w:r>
      <w:r>
        <w:instrText xml:space="preserve"> REF _Ref436741328 \r \h </w:instrText>
      </w:r>
      <w:r>
        <w:fldChar w:fldCharType="separate"/>
      </w:r>
      <w:r w:rsidR="00BC4D48">
        <w:t>4.2</w:t>
      </w:r>
      <w:r>
        <w:fldChar w:fldCharType="end"/>
      </w:r>
      <w:r>
        <w:t>, is by clicking on the “Framework Core subcategories referencing…” button in the Security Control Editor tab. Performing either action changes the focus to the Cross References tab.</w:t>
      </w:r>
    </w:p>
    <w:p w14:paraId="32057EB8" w14:textId="563F3C8B" w:rsidR="00AF7D69" w:rsidRDefault="00AF7D69" w:rsidP="009D0156">
      <w:r>
        <w:t xml:space="preserve">The Cross References tab shows all Framework Core subcategories referencing whichever security control </w:t>
      </w:r>
      <w:r w:rsidR="009D0156">
        <w:t>was most recently selected – either by clicking a “link” button in the Cyber Framework Brower tab or by clicking the “Framework Core subcategories referencing…” button in the Security Control Editor tab. The Cross References tab displays the subcategories</w:t>
      </w:r>
      <w:r>
        <w:t xml:space="preserve"> as pushbuttons, which may be clicked to display the subcategory in the Cyber Framework Browser tab.</w:t>
      </w:r>
    </w:p>
    <w:p w14:paraId="17DB2247" w14:textId="53A29567" w:rsidR="00AF7D69" w:rsidRPr="00FA5847" w:rsidRDefault="00AF7D69" w:rsidP="00AF7D69">
      <w:r>
        <w:lastRenderedPageBreak/>
        <w:t xml:space="preserve">Suppose the Security Control Editor tab appears as shown in </w:t>
      </w:r>
      <w:r>
        <w:fldChar w:fldCharType="begin"/>
      </w:r>
      <w:r>
        <w:instrText xml:space="preserve"> REF _Ref427937499 \h </w:instrText>
      </w:r>
      <w:r>
        <w:fldChar w:fldCharType="separate"/>
      </w:r>
      <w:r w:rsidR="00BC4D48" w:rsidRPr="00C04B34">
        <w:t xml:space="preserve">Figure </w:t>
      </w:r>
      <w:r w:rsidR="00BC4D48">
        <w:rPr>
          <w:noProof/>
        </w:rPr>
        <w:t>4</w:t>
      </w:r>
      <w:r>
        <w:fldChar w:fldCharType="end"/>
      </w:r>
      <w:r w:rsidR="007E50DB">
        <w:t>, and the user has clicked the “Framework Core subcategories referencing IA-3” pushbutton</w:t>
      </w:r>
      <w:r>
        <w:t xml:space="preserve">. Then the Cross References tab would appear as shown in </w:t>
      </w:r>
      <w:r>
        <w:fldChar w:fldCharType="begin"/>
      </w:r>
      <w:r>
        <w:instrText xml:space="preserve"> REF _Ref437606196 \h </w:instrText>
      </w:r>
      <w:r>
        <w:fldChar w:fldCharType="separate"/>
      </w:r>
      <w:r w:rsidR="00BC4D48">
        <w:t xml:space="preserve">Figure </w:t>
      </w:r>
      <w:r w:rsidR="00BC4D48">
        <w:rPr>
          <w:noProof/>
        </w:rPr>
        <w:t>11</w:t>
      </w:r>
      <w:r>
        <w:fldChar w:fldCharType="end"/>
      </w:r>
      <w:r>
        <w:t xml:space="preserve">. As the figure shows, PR.AC-1 is the only subcategory referencing IA-3. </w:t>
      </w:r>
      <w:r w:rsidR="00AF51EE">
        <w:t xml:space="preserve">Clicking the PR.AC-2 pushbutton causes the focus to change to the Cyber Framework Browser tab, with </w:t>
      </w:r>
      <w:r w:rsidR="00BB3F0E">
        <w:t>PROTECT (PR) selected from the “Framework core function” radio buttons, PR.AC selected from the “Category” drop-down list, and “PR.AC-1” selected from the “Subcategory” drop-down list.</w:t>
      </w:r>
    </w:p>
    <w:p w14:paraId="4CBEB191" w14:textId="77777777" w:rsidR="00AF7D69" w:rsidRDefault="00AF7D69" w:rsidP="00AF7D69">
      <w:pPr>
        <w:keepNext/>
      </w:pPr>
      <w:r>
        <w:rPr>
          <w:noProof/>
        </w:rPr>
        <w:drawing>
          <wp:inline distT="0" distB="0" distL="0" distR="0" wp14:anchorId="5EF92881" wp14:editId="1793C983">
            <wp:extent cx="5486400" cy="5486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5">
                      <a:extLst>
                        <a:ext uri="{28A0092B-C50C-407E-A947-70E740481C1C}">
                          <a14:useLocalDpi xmlns:a14="http://schemas.microsoft.com/office/drawing/2010/main" val="0"/>
                        </a:ext>
                      </a:extLst>
                    </a:blip>
                    <a:stretch>
                      <a:fillRect/>
                    </a:stretch>
                  </pic:blipFill>
                  <pic:spPr>
                    <a:xfrm>
                      <a:off x="0" y="0"/>
                      <a:ext cx="5486400" cy="548640"/>
                    </a:xfrm>
                    <a:prstGeom prst="rect">
                      <a:avLst/>
                    </a:prstGeom>
                  </pic:spPr>
                </pic:pic>
              </a:graphicData>
            </a:graphic>
          </wp:inline>
        </w:drawing>
      </w:r>
    </w:p>
    <w:p w14:paraId="4AAEF538" w14:textId="6052C227" w:rsidR="00AF7D69" w:rsidRDefault="00AF7D69" w:rsidP="00AF7D69">
      <w:pPr>
        <w:pStyle w:val="Caption"/>
      </w:pPr>
      <w:bookmarkStart w:id="15" w:name="_Ref437606196"/>
      <w:r>
        <w:t xml:space="preserve">Figure </w:t>
      </w:r>
      <w:fldSimple w:instr=" SEQ Figure \* ARABIC ">
        <w:r w:rsidR="00BC4D48">
          <w:rPr>
            <w:noProof/>
          </w:rPr>
          <w:t>11</w:t>
        </w:r>
      </w:fldSimple>
      <w:bookmarkEnd w:id="15"/>
      <w:r>
        <w:t>. Subcategory referencing IA-3.</w:t>
      </w:r>
    </w:p>
    <w:p w14:paraId="0422A8D0" w14:textId="2C8B3C56" w:rsidR="00AF51EE" w:rsidRPr="00AF51EE" w:rsidRDefault="00AF51EE" w:rsidP="00AF51EE">
      <w:r>
        <w:fldChar w:fldCharType="begin"/>
      </w:r>
      <w:r>
        <w:instrText xml:space="preserve"> REF _Ref437606767 \h </w:instrText>
      </w:r>
      <w:r>
        <w:fldChar w:fldCharType="separate"/>
      </w:r>
      <w:r w:rsidR="00BC4D48">
        <w:t xml:space="preserve">Figure </w:t>
      </w:r>
      <w:r w:rsidR="00BC4D48">
        <w:rPr>
          <w:noProof/>
        </w:rPr>
        <w:t>12</w:t>
      </w:r>
      <w:r>
        <w:fldChar w:fldCharType="end"/>
      </w:r>
      <w:r>
        <w:t xml:space="preserve"> shows the Cross References tab when the Security Control Editor selection is CM-8 (Information System Component Inventory) from the Configuration Management family, and the user has clicked the “Framework Core subcategories referencing CM-8” pushbutton. As </w:t>
      </w:r>
      <w:r>
        <w:fldChar w:fldCharType="begin"/>
      </w:r>
      <w:r>
        <w:instrText xml:space="preserve"> REF _Ref437606767 \h </w:instrText>
      </w:r>
      <w:r>
        <w:fldChar w:fldCharType="separate"/>
      </w:r>
      <w:r w:rsidR="00BC4D48">
        <w:t xml:space="preserve">Figure </w:t>
      </w:r>
      <w:r w:rsidR="00BC4D48">
        <w:rPr>
          <w:noProof/>
        </w:rPr>
        <w:t>12</w:t>
      </w:r>
      <w:r>
        <w:fldChar w:fldCharType="end"/>
      </w:r>
      <w:r>
        <w:t xml:space="preserve"> shows, four Framework Core subcategories reference CM-8</w:t>
      </w:r>
      <w:r w:rsidR="00BB3F0E">
        <w:t xml:space="preserve">. Clicking any of these subcategory pushbuttons causes a focus change to the Cyber Framework Browser tab, with the appropriate </w:t>
      </w:r>
      <w:r w:rsidR="002158FF">
        <w:t>widget selections</w:t>
      </w:r>
      <w:r w:rsidR="00BB3F0E">
        <w:t>.</w:t>
      </w:r>
    </w:p>
    <w:p w14:paraId="3502549D" w14:textId="77777777" w:rsidR="00AF7D69" w:rsidRDefault="00AF7D69" w:rsidP="00AF7D69">
      <w:pPr>
        <w:keepNext/>
      </w:pPr>
      <w:r>
        <w:rPr>
          <w:noProof/>
        </w:rPr>
        <w:drawing>
          <wp:inline distT="0" distB="0" distL="0" distR="0" wp14:anchorId="1BA6689B" wp14:editId="5A07B6C2">
            <wp:extent cx="5486400" cy="8686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6">
                      <a:extLst>
                        <a:ext uri="{28A0092B-C50C-407E-A947-70E740481C1C}">
                          <a14:useLocalDpi xmlns:a14="http://schemas.microsoft.com/office/drawing/2010/main" val="0"/>
                        </a:ext>
                      </a:extLst>
                    </a:blip>
                    <a:stretch>
                      <a:fillRect/>
                    </a:stretch>
                  </pic:blipFill>
                  <pic:spPr>
                    <a:xfrm>
                      <a:off x="0" y="0"/>
                      <a:ext cx="5486400" cy="868680"/>
                    </a:xfrm>
                    <a:prstGeom prst="rect">
                      <a:avLst/>
                    </a:prstGeom>
                  </pic:spPr>
                </pic:pic>
              </a:graphicData>
            </a:graphic>
          </wp:inline>
        </w:drawing>
      </w:r>
    </w:p>
    <w:p w14:paraId="08CB7AEB" w14:textId="6B7F490B" w:rsidR="00AF7D69" w:rsidRPr="00AF7D69" w:rsidRDefault="00AF7D69" w:rsidP="00AF7D69">
      <w:pPr>
        <w:pStyle w:val="Caption"/>
      </w:pPr>
      <w:bookmarkStart w:id="16" w:name="_Ref437606767"/>
      <w:r>
        <w:t xml:space="preserve">Figure </w:t>
      </w:r>
      <w:fldSimple w:instr=" SEQ Figure \* ARABIC ">
        <w:r w:rsidR="00BC4D48">
          <w:rPr>
            <w:noProof/>
          </w:rPr>
          <w:t>12</w:t>
        </w:r>
      </w:fldSimple>
      <w:bookmarkEnd w:id="16"/>
      <w:r>
        <w:t>. Subcategories referencing CM-8.</w:t>
      </w:r>
    </w:p>
    <w:p w14:paraId="67575028" w14:textId="1D9E9781" w:rsidR="00C06D09" w:rsidRDefault="00C06D09" w:rsidP="00B14FE8">
      <w:pPr>
        <w:pStyle w:val="Heading2"/>
      </w:pPr>
      <w:bookmarkStart w:id="17" w:name="_Ref436741750"/>
      <w:bookmarkStart w:id="18" w:name="_Ref431562777"/>
      <w:r>
        <w:t>Framework Profile</w:t>
      </w:r>
      <w:bookmarkEnd w:id="17"/>
    </w:p>
    <w:p w14:paraId="77DACFE7" w14:textId="61B88E36" w:rsidR="00A340AE" w:rsidRDefault="00A340AE" w:rsidP="00A340AE">
      <w:r>
        <w:t xml:space="preserve">The Framework </w:t>
      </w:r>
      <w:r w:rsidR="004D4445">
        <w:t>Profile</w:t>
      </w:r>
      <w:r>
        <w:t xml:space="preserve"> tab</w:t>
      </w:r>
      <w:r w:rsidR="00F55C00">
        <w:t xml:space="preserve">, shown in </w:t>
      </w:r>
      <w:r w:rsidR="00F55C00">
        <w:fldChar w:fldCharType="begin"/>
      </w:r>
      <w:r w:rsidR="00F55C00">
        <w:instrText xml:space="preserve"> REF _Ref437527061 \h </w:instrText>
      </w:r>
      <w:r w:rsidR="00F55C00">
        <w:fldChar w:fldCharType="separate"/>
      </w:r>
      <w:r w:rsidR="00BC4D48">
        <w:t xml:space="preserve">Figure </w:t>
      </w:r>
      <w:r w:rsidR="00BC4D48">
        <w:rPr>
          <w:noProof/>
        </w:rPr>
        <w:t>13</w:t>
      </w:r>
      <w:r w:rsidR="00F55C00">
        <w:fldChar w:fldCharType="end"/>
      </w:r>
      <w:r w:rsidR="00F55C00">
        <w:t>,</w:t>
      </w:r>
      <w:r>
        <w:t xml:space="preserve"> </w:t>
      </w:r>
      <w:r w:rsidR="00A63677">
        <w:t xml:space="preserve">allows users to </w:t>
      </w:r>
      <w:r w:rsidR="00F55C00">
        <w:t xml:space="preserve">add any subcategory to or remove any subcategory from the current Framework Profile. </w:t>
      </w:r>
      <w:r w:rsidR="007E4DBC">
        <w:t>The</w:t>
      </w:r>
      <w:r w:rsidR="00A22BF7">
        <w:t>re are</w:t>
      </w:r>
      <w:r w:rsidR="007E4DBC">
        <w:t xml:space="preserve"> pushbuttons </w:t>
      </w:r>
      <w:r w:rsidR="00A22BF7">
        <w:t xml:space="preserve">for every Framework Core subcategory. </w:t>
      </w:r>
      <w:r w:rsidR="00A63677">
        <w:t xml:space="preserve">The user can determine which subcategories are in the Profile by checking or unchecking the box to the left of the subcategory’s pushbutton. </w:t>
      </w:r>
      <w:r w:rsidR="00897929">
        <w:t xml:space="preserve">Any subcategory added to the Profile by clicking the Cyber Framework Browser tab’s “Add to Profile” pushbutton </w:t>
      </w:r>
      <w:r w:rsidR="00A0308E">
        <w:t xml:space="preserve">(see </w:t>
      </w:r>
      <w:r w:rsidR="00A0308E">
        <w:fldChar w:fldCharType="begin"/>
      </w:r>
      <w:r w:rsidR="00A0308E">
        <w:instrText xml:space="preserve"> REF _Ref436732840 \h </w:instrText>
      </w:r>
      <w:r w:rsidR="00A0308E">
        <w:fldChar w:fldCharType="separate"/>
      </w:r>
      <w:r w:rsidR="00BC4D48">
        <w:t xml:space="preserve">Figure </w:t>
      </w:r>
      <w:r w:rsidR="00BC4D48">
        <w:rPr>
          <w:noProof/>
        </w:rPr>
        <w:t>3</w:t>
      </w:r>
      <w:r w:rsidR="00A0308E">
        <w:fldChar w:fldCharType="end"/>
      </w:r>
      <w:r w:rsidR="00A0308E">
        <w:t xml:space="preserve">) </w:t>
      </w:r>
      <w:r w:rsidR="00897929">
        <w:t xml:space="preserve">will have a checkmark. </w:t>
      </w:r>
      <w:r w:rsidR="00A63677">
        <w:t xml:space="preserve">Clicking on a </w:t>
      </w:r>
      <w:r w:rsidR="00897929">
        <w:t xml:space="preserve">subcategory </w:t>
      </w:r>
      <w:r w:rsidR="00A63677">
        <w:t xml:space="preserve">pushbutton causes the user interface to switch to the Cyber Framework Browser tab, with the “Subcategory” drop-down value set to the pushbutton’s subcategory, the “Category” drop-down value set to the category to which the subcategory belongs, and the “Framework core function” radio button selection set to the function to which the category belongs. For example, </w:t>
      </w:r>
      <w:r w:rsidR="00BA658F">
        <w:t>suppose</w:t>
      </w:r>
      <w:r w:rsidR="00A63677">
        <w:t xml:space="preserve"> a user were to click on the pushbutton in </w:t>
      </w:r>
      <w:r w:rsidR="00A63677">
        <w:fldChar w:fldCharType="begin"/>
      </w:r>
      <w:r w:rsidR="00A63677">
        <w:instrText xml:space="preserve"> REF _Ref437527061 \h </w:instrText>
      </w:r>
      <w:r w:rsidR="00A63677">
        <w:fldChar w:fldCharType="separate"/>
      </w:r>
      <w:r w:rsidR="00BC4D48">
        <w:t xml:space="preserve">Figure </w:t>
      </w:r>
      <w:r w:rsidR="00BC4D48">
        <w:rPr>
          <w:noProof/>
        </w:rPr>
        <w:t>13</w:t>
      </w:r>
      <w:r w:rsidR="00A63677">
        <w:fldChar w:fldCharType="end"/>
      </w:r>
      <w:r w:rsidR="00BA658F">
        <w:t xml:space="preserve"> with label PR.AC-1. This would result in the user interface appearing as in </w:t>
      </w:r>
      <w:r w:rsidR="00BA658F">
        <w:fldChar w:fldCharType="begin"/>
      </w:r>
      <w:r w:rsidR="00BA658F">
        <w:instrText xml:space="preserve"> REF _Ref436732840 \h </w:instrText>
      </w:r>
      <w:r w:rsidR="00BA658F">
        <w:fldChar w:fldCharType="separate"/>
      </w:r>
      <w:r w:rsidR="00BC4D48">
        <w:t xml:space="preserve">Figure </w:t>
      </w:r>
      <w:r w:rsidR="00BC4D48">
        <w:rPr>
          <w:noProof/>
        </w:rPr>
        <w:t>3</w:t>
      </w:r>
      <w:r w:rsidR="00BA658F">
        <w:fldChar w:fldCharType="end"/>
      </w:r>
      <w:r w:rsidR="000012EF">
        <w:rPr>
          <w:rStyle w:val="FootnoteReference"/>
        </w:rPr>
        <w:footnoteReference w:id="4"/>
      </w:r>
      <w:r w:rsidR="00BA658F">
        <w:t>.</w:t>
      </w:r>
    </w:p>
    <w:p w14:paraId="6826F0D3" w14:textId="77777777" w:rsidR="00A340AE" w:rsidRPr="00A340AE" w:rsidRDefault="00A340AE" w:rsidP="00A340AE"/>
    <w:p w14:paraId="28721A49" w14:textId="77777777" w:rsidR="00162F67" w:rsidRDefault="0032716F" w:rsidP="00162F67">
      <w:pPr>
        <w:keepNext/>
      </w:pPr>
      <w:r>
        <w:rPr>
          <w:noProof/>
        </w:rPr>
        <w:drawing>
          <wp:inline distT="0" distB="0" distL="0" distR="0" wp14:anchorId="5CDD246E" wp14:editId="272609E5">
            <wp:extent cx="5488551" cy="245973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7">
                      <a:extLst>
                        <a:ext uri="{28A0092B-C50C-407E-A947-70E740481C1C}">
                          <a14:useLocalDpi xmlns:a14="http://schemas.microsoft.com/office/drawing/2010/main" val="0"/>
                        </a:ext>
                      </a:extLst>
                    </a:blip>
                    <a:stretch>
                      <a:fillRect/>
                    </a:stretch>
                  </pic:blipFill>
                  <pic:spPr>
                    <a:xfrm>
                      <a:off x="0" y="0"/>
                      <a:ext cx="5488551" cy="2459736"/>
                    </a:xfrm>
                    <a:prstGeom prst="rect">
                      <a:avLst/>
                    </a:prstGeom>
                  </pic:spPr>
                </pic:pic>
              </a:graphicData>
            </a:graphic>
          </wp:inline>
        </w:drawing>
      </w:r>
    </w:p>
    <w:p w14:paraId="4F359325" w14:textId="21988CAF" w:rsidR="0032716F" w:rsidRDefault="00162F67" w:rsidP="00C04B34">
      <w:pPr>
        <w:pStyle w:val="Caption"/>
      </w:pPr>
      <w:bookmarkStart w:id="19" w:name="_Ref437527061"/>
      <w:r>
        <w:t xml:space="preserve">Figure </w:t>
      </w:r>
      <w:fldSimple w:instr=" SEQ Figure \* ARABIC ">
        <w:r w:rsidR="00BC4D48">
          <w:rPr>
            <w:noProof/>
          </w:rPr>
          <w:t>13</w:t>
        </w:r>
      </w:fldSimple>
      <w:bookmarkEnd w:id="19"/>
      <w:r>
        <w:t>. Framework Profile tab.</w:t>
      </w:r>
    </w:p>
    <w:p w14:paraId="41DAFA30" w14:textId="1DD05864" w:rsidR="008619F0" w:rsidRDefault="008619F0" w:rsidP="00737DF1">
      <w:r>
        <w:t xml:space="preserve">The Profile shown in </w:t>
      </w:r>
      <w:r>
        <w:fldChar w:fldCharType="begin"/>
      </w:r>
      <w:r>
        <w:instrText xml:space="preserve"> REF _Ref437527061 \h </w:instrText>
      </w:r>
      <w:r>
        <w:fldChar w:fldCharType="separate"/>
      </w:r>
      <w:r w:rsidR="00BC4D48">
        <w:t xml:space="preserve">Figure </w:t>
      </w:r>
      <w:r w:rsidR="00BC4D48">
        <w:rPr>
          <w:noProof/>
        </w:rPr>
        <w:t>13</w:t>
      </w:r>
      <w:r>
        <w:fldChar w:fldCharType="end"/>
      </w:r>
      <w:r>
        <w:t xml:space="preserve"> contains two subcategories: ID.AM-1 and ID.AM-2. If the “</w:t>
      </w:r>
      <w:r w:rsidRPr="008619F0">
        <w:t>Restrict controls to Framework Profile informative references</w:t>
      </w:r>
      <w:r>
        <w:t>” box in the Security Control Editor tab is checked, then the Security Control Editor’s “Control family” and Control” drop-down choices will be restricted to only those controls referenced by ID.AM-1 and ID.AM-2.</w:t>
      </w:r>
    </w:p>
    <w:p w14:paraId="27EA5825" w14:textId="5163005F" w:rsidR="00737DF1" w:rsidRPr="00737DF1" w:rsidRDefault="00737DF1" w:rsidP="00737DF1">
      <w:r>
        <w:t xml:space="preserve">The non-editable “XML representation” text field at the bottom of </w:t>
      </w:r>
      <w:r>
        <w:fldChar w:fldCharType="begin"/>
      </w:r>
      <w:r>
        <w:instrText xml:space="preserve"> REF _Ref437527061 \h </w:instrText>
      </w:r>
      <w:r>
        <w:fldChar w:fldCharType="separate"/>
      </w:r>
      <w:r w:rsidR="00BC4D48">
        <w:t xml:space="preserve">Figure </w:t>
      </w:r>
      <w:r w:rsidR="00BC4D48">
        <w:rPr>
          <w:noProof/>
        </w:rPr>
        <w:t>13</w:t>
      </w:r>
      <w:r>
        <w:fldChar w:fldCharType="end"/>
      </w:r>
      <w:r w:rsidR="00897929">
        <w:t xml:space="preserve"> </w:t>
      </w:r>
      <w:r w:rsidR="00897929" w:rsidRPr="00F530DC">
        <w:t xml:space="preserve">shows XML </w:t>
      </w:r>
      <w:r w:rsidR="00897929">
        <w:t>updated</w:t>
      </w:r>
      <w:r w:rsidR="00897929" w:rsidRPr="00F530DC">
        <w:t xml:space="preserve"> on the fly based on</w:t>
      </w:r>
      <w:r w:rsidR="00897929">
        <w:t xml:space="preserve"> which subcategory checkboxes are checked.</w:t>
      </w:r>
      <w:r w:rsidR="00FA5847">
        <w:t xml:space="preserve"> As with the XML generated in the Security Control Editor tab, this XML can be copy-pasted into a third-party authoring application</w:t>
      </w:r>
      <w:r w:rsidR="008619F0">
        <w:t>.</w:t>
      </w:r>
    </w:p>
    <w:p w14:paraId="7039BF5E" w14:textId="2810978A" w:rsidR="00B14FE8" w:rsidRDefault="002A3F16" w:rsidP="002A3F16">
      <w:pPr>
        <w:pStyle w:val="Heading1"/>
      </w:pPr>
      <w:bookmarkStart w:id="20" w:name="_Ref431395618"/>
      <w:bookmarkStart w:id="21" w:name="_Ref436666397"/>
      <w:bookmarkEnd w:id="18"/>
      <w:r>
        <w:t>XML Format</w:t>
      </w:r>
      <w:r w:rsidR="003C1581">
        <w:t>s</w:t>
      </w:r>
      <w:bookmarkEnd w:id="20"/>
      <w:bookmarkEnd w:id="21"/>
    </w:p>
    <w:p w14:paraId="1F924BE5" w14:textId="0A0AC0B9" w:rsidR="00DC4A93" w:rsidRPr="00DC4A93" w:rsidRDefault="00DC4A93" w:rsidP="00DC4A93">
      <w:r>
        <w:t xml:space="preserve">Baseline Tailor produces XML representations of both a </w:t>
      </w:r>
      <w:r w:rsidR="00BC339A">
        <w:t xml:space="preserve">Framework Profile and a </w:t>
      </w:r>
      <w:r>
        <w:t xml:space="preserve">tailored security control. </w:t>
      </w:r>
      <w:r w:rsidR="00BC339A">
        <w:t xml:space="preserve">The Framework Profile XML, shown in </w:t>
      </w:r>
      <w:r w:rsidR="00BC339A">
        <w:fldChar w:fldCharType="begin"/>
      </w:r>
      <w:r w:rsidR="00BC339A">
        <w:instrText xml:space="preserve"> REF _Ref437527061 \h </w:instrText>
      </w:r>
      <w:r w:rsidR="00BC339A">
        <w:fldChar w:fldCharType="separate"/>
      </w:r>
      <w:r w:rsidR="00BC339A">
        <w:t xml:space="preserve">Figure </w:t>
      </w:r>
      <w:r w:rsidR="00BC339A">
        <w:rPr>
          <w:noProof/>
        </w:rPr>
        <w:t>13</w:t>
      </w:r>
      <w:r w:rsidR="00BC339A">
        <w:fldChar w:fldCharType="end"/>
      </w:r>
      <w:r w:rsidR="00BC339A">
        <w:t xml:space="preserve">, is very simple. Its representation is limited to only the identifier of each subcategory included in the Profile. </w:t>
      </w:r>
      <w:bookmarkStart w:id="22" w:name="_GoBack"/>
      <w:bookmarkEnd w:id="22"/>
      <w:r>
        <w:t xml:space="preserve">The tailored security control XML, </w:t>
      </w:r>
      <w:r w:rsidR="00BC339A">
        <w:t xml:space="preserve">is more information-intensive. Consider the tailored control XML representation </w:t>
      </w:r>
      <w:r w:rsidR="00B506B3">
        <w:t xml:space="preserve">produced in the IA-3 example in </w:t>
      </w:r>
      <w:r w:rsidR="00B506B3">
        <w:fldChar w:fldCharType="begin"/>
      </w:r>
      <w:r w:rsidR="00B506B3">
        <w:instrText xml:space="preserve"> REF _Ref436741328 \r \h </w:instrText>
      </w:r>
      <w:r w:rsidR="00B506B3">
        <w:fldChar w:fldCharType="separate"/>
      </w:r>
      <w:r w:rsidR="00B506B3">
        <w:t>4.2</w:t>
      </w:r>
      <w:r w:rsidR="00B506B3">
        <w:fldChar w:fldCharType="end"/>
      </w:r>
      <w:r w:rsidR="00B506B3">
        <w:t xml:space="preserve"> and shown in</w:t>
      </w:r>
      <w:r>
        <w:t xml:space="preserve"> </w:t>
      </w:r>
      <w:r w:rsidR="00B506B3">
        <w:fldChar w:fldCharType="begin"/>
      </w:r>
      <w:r w:rsidR="00B506B3">
        <w:instrText xml:space="preserve"> REF _Ref431567721 \h </w:instrText>
      </w:r>
      <w:r w:rsidR="00B506B3">
        <w:fldChar w:fldCharType="separate"/>
      </w:r>
      <w:r w:rsidR="00B506B3">
        <w:t xml:space="preserve">Figure </w:t>
      </w:r>
      <w:r w:rsidR="00B506B3">
        <w:rPr>
          <w:noProof/>
        </w:rPr>
        <w:t>10</w:t>
      </w:r>
      <w:r w:rsidR="00B506B3">
        <w:fldChar w:fldCharType="end"/>
      </w:r>
      <w:r w:rsidR="00BC339A">
        <w:t>. This XML data represents all changes to the NIST SP 800-53 IA-3 baseline, as well as the rationale explaining why the baseline was changed and ICS-specific supplemental guidance for the control and two of its enhancements.</w:t>
      </w:r>
    </w:p>
    <w:p w14:paraId="04FD6763" w14:textId="46D728F1" w:rsidR="008121C7" w:rsidRDefault="00071F15" w:rsidP="008121C7">
      <w:r>
        <w:t>Framework Core schema and data</w:t>
      </w:r>
    </w:p>
    <w:p w14:paraId="474A7D5E" w14:textId="0D1350B7" w:rsidR="000632C1" w:rsidRDefault="000632C1" w:rsidP="000632C1">
      <w:pPr>
        <w:pStyle w:val="ListParagraph"/>
        <w:numPr>
          <w:ilvl w:val="0"/>
          <w:numId w:val="18"/>
        </w:numPr>
      </w:pPr>
      <w:r>
        <w:t xml:space="preserve">Used internally by BT. </w:t>
      </w:r>
    </w:p>
    <w:p w14:paraId="0089DED9" w14:textId="254F350F" w:rsidR="00071F15" w:rsidRDefault="00071F15" w:rsidP="008121C7">
      <w:r>
        <w:t>Framework Profile schema</w:t>
      </w:r>
    </w:p>
    <w:p w14:paraId="6AB33FC3" w14:textId="49D13DC4" w:rsidR="000632C1" w:rsidRDefault="000632C1" w:rsidP="000632C1">
      <w:pPr>
        <w:pStyle w:val="ListParagraph"/>
        <w:numPr>
          <w:ilvl w:val="0"/>
          <w:numId w:val="17"/>
        </w:numPr>
      </w:pPr>
      <w:r>
        <w:t>Very simple. Only represents inclusion. No elements for added guidance or elaboration of 800-53 refs.</w:t>
      </w:r>
    </w:p>
    <w:p w14:paraId="07D9B9D1" w14:textId="3B3CDCDD" w:rsidR="00071F15" w:rsidRDefault="00071F15" w:rsidP="008121C7">
      <w:r>
        <w:lastRenderedPageBreak/>
        <w:t>Tailored Baseline schema</w:t>
      </w:r>
    </w:p>
    <w:p w14:paraId="28F1CAE0" w14:textId="2742DEF9" w:rsidR="000632C1" w:rsidRDefault="000632C1" w:rsidP="000632C1">
      <w:pPr>
        <w:pStyle w:val="ListParagraph"/>
        <w:numPr>
          <w:ilvl w:val="0"/>
          <w:numId w:val="16"/>
        </w:numPr>
      </w:pPr>
      <w:r>
        <w:t>Useful in conjunction with 800-53 XML at nvd.nist.gov</w:t>
      </w:r>
    </w:p>
    <w:p w14:paraId="29C4AFEC" w14:textId="05E3C22A" w:rsidR="00071F15" w:rsidRPr="008121C7" w:rsidRDefault="00071F15" w:rsidP="008121C7">
      <w:r>
        <w:t>Schemas available in RNC, XSD</w:t>
      </w:r>
    </w:p>
    <w:p w14:paraId="726F6F4F" w14:textId="77777777" w:rsidR="00967512" w:rsidRDefault="00295D4B" w:rsidP="00295D4B">
      <w:pPr>
        <w:pStyle w:val="Heading1"/>
      </w:pPr>
      <w:r>
        <w:t>References</w:t>
      </w:r>
    </w:p>
    <w:p w14:paraId="33067DEA" w14:textId="77777777" w:rsidR="006F0F77" w:rsidRPr="006F0F77" w:rsidRDefault="00B537BC" w:rsidP="006F0F77">
      <w:pPr>
        <w:pStyle w:val="Bibliography"/>
      </w:pPr>
      <w:r>
        <w:fldChar w:fldCharType="begin"/>
      </w:r>
      <w:r w:rsidR="006F0F77">
        <w:instrText xml:space="preserve"> ADDIN ZOTERO_BIBL {"custom":[]} CSL_BIBLIOGRAPHY </w:instrText>
      </w:r>
      <w:r>
        <w:fldChar w:fldCharType="separate"/>
      </w:r>
      <w:r w:rsidR="006F0F77" w:rsidRPr="006F0F77">
        <w:t>[1]</w:t>
      </w:r>
      <w:r w:rsidR="006F0F77" w:rsidRPr="006F0F77">
        <w:tab/>
        <w:t>National Institute of Standards and Technology (NIST) and United States of America, “Framework for Improving Critical Infrastructure Cybersecurity,” 2014.</w:t>
      </w:r>
    </w:p>
    <w:p w14:paraId="1B19514D" w14:textId="77777777" w:rsidR="006F0F77" w:rsidRPr="006F0F77" w:rsidRDefault="006F0F77" w:rsidP="006F0F77">
      <w:pPr>
        <w:pStyle w:val="Bibliography"/>
      </w:pPr>
      <w:r w:rsidRPr="006F0F77">
        <w:t>[2]</w:t>
      </w:r>
      <w:r w:rsidRPr="006F0F77">
        <w:tab/>
        <w:t>Joint Task Force Transformation Initiative, “Security and Privacy Controls for Federal Information Systems and Organizations,” National Institute of Standards and Technology, NIST SP 800-53r4, Apr. 2013.</w:t>
      </w:r>
    </w:p>
    <w:p w14:paraId="3550C1E7" w14:textId="77777777" w:rsidR="006F0F77" w:rsidRPr="006F0F77" w:rsidRDefault="006F0F77" w:rsidP="006F0F77">
      <w:pPr>
        <w:pStyle w:val="Bibliography"/>
      </w:pPr>
      <w:r w:rsidRPr="006F0F77">
        <w:t>[3]</w:t>
      </w:r>
      <w:r w:rsidRPr="006F0F77">
        <w:tab/>
        <w:t xml:space="preserve">“Extensible Markup Language (XML) 1.0 (Fifth Edition),” </w:t>
      </w:r>
      <w:r w:rsidRPr="006F0F77">
        <w:rPr>
          <w:i/>
          <w:iCs/>
        </w:rPr>
        <w:t>W3C Recommendation</w:t>
      </w:r>
      <w:r w:rsidRPr="006F0F77">
        <w:t>, 26-Nov-2008. [Online]. Available: http://www.w3.org/TR/xml/.</w:t>
      </w:r>
    </w:p>
    <w:p w14:paraId="762B86F8" w14:textId="77777777" w:rsidR="006F0F77" w:rsidRPr="006F0F77" w:rsidRDefault="006F0F77" w:rsidP="006F0F77">
      <w:pPr>
        <w:pStyle w:val="Bibliography"/>
      </w:pPr>
      <w:r w:rsidRPr="006F0F77">
        <w:t>[4]</w:t>
      </w:r>
      <w:r w:rsidRPr="006F0F77">
        <w:tab/>
        <w:t xml:space="preserve">K. Stouffer, V. Pillitteri, S. Lightman, M. Abrams, and A. Hahn, “Guide to Industrial Control Systems (ICS) Security,” </w:t>
      </w:r>
      <w:r w:rsidRPr="006F0F77">
        <w:rPr>
          <w:i/>
          <w:iCs/>
        </w:rPr>
        <w:t>NIST Special Publication 800-82 Revision 2</w:t>
      </w:r>
      <w:r w:rsidRPr="006F0F77">
        <w:t>, May 2015.</w:t>
      </w:r>
    </w:p>
    <w:p w14:paraId="7EE5BFF1" w14:textId="77777777" w:rsidR="006F0F77" w:rsidRPr="006F0F77" w:rsidRDefault="006F0F77" w:rsidP="006F0F77">
      <w:pPr>
        <w:pStyle w:val="Bibliography"/>
      </w:pPr>
      <w:r w:rsidRPr="006F0F77">
        <w:t>[5]</w:t>
      </w:r>
      <w:r w:rsidRPr="006F0F77">
        <w:tab/>
        <w:t xml:space="preserve">A. Mesbah and A. van Deursen, “Migrating Multi-page Web Applications to Single-page AJAX Interfaces,” </w:t>
      </w:r>
      <w:r w:rsidRPr="006F0F77">
        <w:rPr>
          <w:i/>
          <w:iCs/>
        </w:rPr>
        <w:t>Software Maintenance and Reengineering, 2007. CSMR ’07. 11th European Conference on</w:t>
      </w:r>
      <w:r w:rsidRPr="006F0F77">
        <w:t>, pp. 181–190, Mar. 2007.</w:t>
      </w:r>
    </w:p>
    <w:p w14:paraId="4F017776" w14:textId="77777777" w:rsidR="006F0F77" w:rsidRPr="006F0F77" w:rsidRDefault="006F0F77" w:rsidP="006F0F77">
      <w:pPr>
        <w:pStyle w:val="Bibliography"/>
      </w:pPr>
      <w:r w:rsidRPr="006F0F77">
        <w:t>[6]</w:t>
      </w:r>
      <w:r w:rsidRPr="006F0F77">
        <w:tab/>
        <w:t>“ECMAScript 2015 Language Specification,” Ecma International, Standard ECMA-262, Jun. 2015.</w:t>
      </w:r>
    </w:p>
    <w:p w14:paraId="0650CDE6" w14:textId="77777777" w:rsidR="006F0F77" w:rsidRPr="006F0F77" w:rsidRDefault="006F0F77" w:rsidP="006F0F77">
      <w:pPr>
        <w:pStyle w:val="Bibliography"/>
      </w:pPr>
      <w:r w:rsidRPr="006F0F77">
        <w:t>[7]</w:t>
      </w:r>
      <w:r w:rsidRPr="006F0F77">
        <w:tab/>
        <w:t>“Hypertext Transfer Protocol - HTTP/1.1,” Internet Engineering Task Force, RFC 2616, Jun. 1999.</w:t>
      </w:r>
    </w:p>
    <w:p w14:paraId="64F7B6D6" w14:textId="77777777" w:rsidR="006F0F77" w:rsidRPr="006F0F77" w:rsidRDefault="006F0F77" w:rsidP="006F0F77">
      <w:pPr>
        <w:pStyle w:val="Bibliography"/>
      </w:pPr>
      <w:r w:rsidRPr="006F0F77">
        <w:t>[8]</w:t>
      </w:r>
      <w:r w:rsidRPr="006F0F77">
        <w:tab/>
        <w:t>“NVD - 800-53.” [Online]. Available: https://web.nvd.nist.gov/view/800-53/home.</w:t>
      </w:r>
    </w:p>
    <w:p w14:paraId="0E2E181F" w14:textId="77777777" w:rsidR="006F0F77" w:rsidRPr="006F0F77" w:rsidRDefault="006F0F77" w:rsidP="006F0F77">
      <w:pPr>
        <w:pStyle w:val="Bibliography"/>
      </w:pPr>
      <w:r w:rsidRPr="006F0F77">
        <w:t>[9]</w:t>
      </w:r>
      <w:r w:rsidRPr="006F0F77">
        <w:tab/>
        <w:t xml:space="preserve">“XSL Transformations (XSLT) Version 1.0,” </w:t>
      </w:r>
      <w:r w:rsidRPr="006F0F77">
        <w:rPr>
          <w:i/>
          <w:iCs/>
        </w:rPr>
        <w:t>W3C Recommendation</w:t>
      </w:r>
      <w:r w:rsidRPr="006F0F77">
        <w:t>, 16-Nov-1999. [Online]. Available: http://www.w3.org/TR/xslt.</w:t>
      </w:r>
    </w:p>
    <w:p w14:paraId="215790A4" w14:textId="159452A7" w:rsidR="00295D4B" w:rsidRPr="00295D4B" w:rsidRDefault="00B537BC" w:rsidP="00295D4B">
      <w:r>
        <w:fldChar w:fldCharType="end"/>
      </w:r>
    </w:p>
    <w:sectPr w:rsidR="00295D4B" w:rsidRPr="00295D4B" w:rsidSect="003F0D4C">
      <w:footerReference w:type="default" r:id="rId2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847F45" w14:textId="77777777" w:rsidR="00057CCA" w:rsidRDefault="00057CCA" w:rsidP="007B0E77">
      <w:pPr>
        <w:spacing w:after="0" w:line="240" w:lineRule="auto"/>
      </w:pPr>
      <w:r>
        <w:separator/>
      </w:r>
    </w:p>
  </w:endnote>
  <w:endnote w:type="continuationSeparator" w:id="0">
    <w:p w14:paraId="57BE8B11" w14:textId="77777777" w:rsidR="00057CCA" w:rsidRDefault="00057CCA"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6B447543" w:rsidR="00DC7AF1" w:rsidRDefault="00DC7AF1">
        <w:pPr>
          <w:pStyle w:val="Footer"/>
          <w:jc w:val="center"/>
        </w:pPr>
        <w:r>
          <w:fldChar w:fldCharType="begin"/>
        </w:r>
        <w:r>
          <w:instrText xml:space="preserve"> PAGE   \* MERGEFORMAT </w:instrText>
        </w:r>
        <w:r>
          <w:fldChar w:fldCharType="separate"/>
        </w:r>
        <w:r w:rsidR="00BC339A">
          <w:rPr>
            <w:noProof/>
          </w:rPr>
          <w:t>14</w:t>
        </w:r>
        <w:r>
          <w:rPr>
            <w:noProof/>
          </w:rPr>
          <w:fldChar w:fldCharType="end"/>
        </w:r>
      </w:p>
    </w:sdtContent>
  </w:sdt>
  <w:p w14:paraId="710DE91C" w14:textId="77777777" w:rsidR="00DC7AF1" w:rsidRDefault="00DC7A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F94700" w14:textId="77777777" w:rsidR="00057CCA" w:rsidRDefault="00057CCA" w:rsidP="007B0E77">
      <w:pPr>
        <w:spacing w:after="0" w:line="240" w:lineRule="auto"/>
      </w:pPr>
      <w:r>
        <w:separator/>
      </w:r>
    </w:p>
  </w:footnote>
  <w:footnote w:type="continuationSeparator" w:id="0">
    <w:p w14:paraId="3B45915D" w14:textId="77777777" w:rsidR="00057CCA" w:rsidRDefault="00057CCA" w:rsidP="007B0E77">
      <w:pPr>
        <w:spacing w:after="0" w:line="240" w:lineRule="auto"/>
      </w:pPr>
      <w:r>
        <w:continuationSeparator/>
      </w:r>
    </w:p>
  </w:footnote>
  <w:footnote w:id="1">
    <w:p w14:paraId="47013DB6" w14:textId="62CE116F" w:rsidR="000B2C3F" w:rsidRDefault="000B2C3F">
      <w:pPr>
        <w:pStyle w:val="FootnoteText"/>
      </w:pPr>
      <w:r>
        <w:rPr>
          <w:rStyle w:val="FootnoteReference"/>
        </w:rPr>
        <w:footnoteRef/>
      </w:r>
      <w:r>
        <w:t xml:space="preserve"> By instructing the Internet Browser to display the NIST SP 800-53 online database resource in a new tab, Baseline Tailor prevents loss of the current user interface state.</w:t>
      </w:r>
    </w:p>
  </w:footnote>
  <w:footnote w:id="2">
    <w:p w14:paraId="2CD261A4" w14:textId="6A43129F" w:rsidR="00A30C86" w:rsidRDefault="00A30C86">
      <w:pPr>
        <w:pStyle w:val="FootnoteText"/>
      </w:pPr>
      <w:r>
        <w:rPr>
          <w:rStyle w:val="FootnoteReference"/>
        </w:rPr>
        <w:footnoteRef/>
      </w:r>
      <w:r>
        <w:t xml:space="preserve"> This pushbutton appears only if the user has checked the NIST SP 800-82 overlay box in Preferences.</w:t>
      </w:r>
    </w:p>
  </w:footnote>
  <w:footnote w:id="3">
    <w:p w14:paraId="2510D2A1" w14:textId="36B0DEA9" w:rsidR="00A30C86" w:rsidRDefault="00A30C86">
      <w:pPr>
        <w:pStyle w:val="FootnoteText"/>
      </w:pPr>
      <w:r>
        <w:rPr>
          <w:rStyle w:val="FootnoteReference"/>
        </w:rPr>
        <w:footnoteRef/>
      </w:r>
      <w:r>
        <w:t xml:space="preserve"> This pushbutton appears only if the user has not unchecked the Security Control Editor tab box in Preferences.</w:t>
      </w:r>
    </w:p>
  </w:footnote>
  <w:footnote w:id="4">
    <w:p w14:paraId="3D64DBD9" w14:textId="51DE80BB" w:rsidR="000012EF" w:rsidRDefault="000012EF">
      <w:pPr>
        <w:pStyle w:val="FootnoteText"/>
      </w:pPr>
      <w:r>
        <w:rPr>
          <w:rStyle w:val="FootnoteReference"/>
        </w:rPr>
        <w:footnoteRef/>
      </w:r>
      <w:r>
        <w:t xml:space="preserve"> Except that, instead of an “Add to Profile” pushbutton appearing below the PR.AC-1 description, there would be a “Remove from Profile” pushbutt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9FE"/>
    <w:multiLevelType w:val="hybridMultilevel"/>
    <w:tmpl w:val="22DCB2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081374"/>
    <w:multiLevelType w:val="hybridMultilevel"/>
    <w:tmpl w:val="DB04C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0822C84"/>
    <w:multiLevelType w:val="hybridMultilevel"/>
    <w:tmpl w:val="FE56A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FA951E4"/>
    <w:multiLevelType w:val="hybridMultilevel"/>
    <w:tmpl w:val="D102B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17" w15:restartNumberingAfterBreak="0">
    <w:nsid w:val="758D77F4"/>
    <w:multiLevelType w:val="hybridMultilevel"/>
    <w:tmpl w:val="3FBC7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14"/>
  </w:num>
  <w:num w:numId="4">
    <w:abstractNumId w:val="9"/>
  </w:num>
  <w:num w:numId="5">
    <w:abstractNumId w:val="11"/>
  </w:num>
  <w:num w:numId="6">
    <w:abstractNumId w:val="15"/>
  </w:num>
  <w:num w:numId="7">
    <w:abstractNumId w:val="10"/>
  </w:num>
  <w:num w:numId="8">
    <w:abstractNumId w:val="3"/>
  </w:num>
  <w:num w:numId="9">
    <w:abstractNumId w:val="4"/>
  </w:num>
  <w:num w:numId="10">
    <w:abstractNumId w:val="16"/>
  </w:num>
  <w:num w:numId="11">
    <w:abstractNumId w:val="2"/>
  </w:num>
  <w:num w:numId="12">
    <w:abstractNumId w:val="13"/>
  </w:num>
  <w:num w:numId="13">
    <w:abstractNumId w:val="1"/>
  </w:num>
  <w:num w:numId="14">
    <w:abstractNumId w:val="5"/>
  </w:num>
  <w:num w:numId="15">
    <w:abstractNumId w:val="0"/>
  </w:num>
  <w:num w:numId="16">
    <w:abstractNumId w:val="12"/>
  </w:num>
  <w:num w:numId="17">
    <w:abstractNumId w:val="8"/>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62"/>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012EF"/>
    <w:rsid w:val="0001160C"/>
    <w:rsid w:val="00022DD6"/>
    <w:rsid w:val="00031786"/>
    <w:rsid w:val="00035C4A"/>
    <w:rsid w:val="00040E0B"/>
    <w:rsid w:val="000461B1"/>
    <w:rsid w:val="00057873"/>
    <w:rsid w:val="00057CCA"/>
    <w:rsid w:val="000632C1"/>
    <w:rsid w:val="00071F15"/>
    <w:rsid w:val="00076F79"/>
    <w:rsid w:val="00077631"/>
    <w:rsid w:val="00082599"/>
    <w:rsid w:val="00082B9F"/>
    <w:rsid w:val="000867BC"/>
    <w:rsid w:val="0009297D"/>
    <w:rsid w:val="00093F60"/>
    <w:rsid w:val="00096A57"/>
    <w:rsid w:val="000A0837"/>
    <w:rsid w:val="000A18EC"/>
    <w:rsid w:val="000B2398"/>
    <w:rsid w:val="000B2C3F"/>
    <w:rsid w:val="000B4FAC"/>
    <w:rsid w:val="000B555C"/>
    <w:rsid w:val="000C5766"/>
    <w:rsid w:val="000D31AB"/>
    <w:rsid w:val="000F63AA"/>
    <w:rsid w:val="00100664"/>
    <w:rsid w:val="00103F68"/>
    <w:rsid w:val="001226E5"/>
    <w:rsid w:val="00125665"/>
    <w:rsid w:val="00140397"/>
    <w:rsid w:val="001451F3"/>
    <w:rsid w:val="00157B83"/>
    <w:rsid w:val="00162F67"/>
    <w:rsid w:val="00190CD3"/>
    <w:rsid w:val="001927F2"/>
    <w:rsid w:val="00197E1E"/>
    <w:rsid w:val="001C18D4"/>
    <w:rsid w:val="001D3970"/>
    <w:rsid w:val="001D45A8"/>
    <w:rsid w:val="001D55E3"/>
    <w:rsid w:val="001D5A6A"/>
    <w:rsid w:val="001E34DE"/>
    <w:rsid w:val="001E5E17"/>
    <w:rsid w:val="001F0979"/>
    <w:rsid w:val="002033C0"/>
    <w:rsid w:val="00204F74"/>
    <w:rsid w:val="002068F0"/>
    <w:rsid w:val="00212A92"/>
    <w:rsid w:val="002158FF"/>
    <w:rsid w:val="0022705C"/>
    <w:rsid w:val="00230D36"/>
    <w:rsid w:val="00235FBA"/>
    <w:rsid w:val="00270336"/>
    <w:rsid w:val="00270F31"/>
    <w:rsid w:val="0027254A"/>
    <w:rsid w:val="00281EDF"/>
    <w:rsid w:val="00295D4B"/>
    <w:rsid w:val="002A3F16"/>
    <w:rsid w:val="002B34B9"/>
    <w:rsid w:val="002B65D9"/>
    <w:rsid w:val="002C1394"/>
    <w:rsid w:val="002D2F7A"/>
    <w:rsid w:val="002E6BD6"/>
    <w:rsid w:val="002F4856"/>
    <w:rsid w:val="002F4BD7"/>
    <w:rsid w:val="0032716F"/>
    <w:rsid w:val="0033218E"/>
    <w:rsid w:val="00353463"/>
    <w:rsid w:val="00357C28"/>
    <w:rsid w:val="003725B2"/>
    <w:rsid w:val="00372F8B"/>
    <w:rsid w:val="00375A62"/>
    <w:rsid w:val="003905B2"/>
    <w:rsid w:val="0039448C"/>
    <w:rsid w:val="003974D9"/>
    <w:rsid w:val="00397EDC"/>
    <w:rsid w:val="003A4661"/>
    <w:rsid w:val="003A4E32"/>
    <w:rsid w:val="003B0D03"/>
    <w:rsid w:val="003B6AE7"/>
    <w:rsid w:val="003C1581"/>
    <w:rsid w:val="003C222D"/>
    <w:rsid w:val="003C358C"/>
    <w:rsid w:val="003C367E"/>
    <w:rsid w:val="003C753B"/>
    <w:rsid w:val="003D2C45"/>
    <w:rsid w:val="003F0D4C"/>
    <w:rsid w:val="003F4F50"/>
    <w:rsid w:val="003F6475"/>
    <w:rsid w:val="00403247"/>
    <w:rsid w:val="004129DD"/>
    <w:rsid w:val="00415627"/>
    <w:rsid w:val="00432351"/>
    <w:rsid w:val="0044066D"/>
    <w:rsid w:val="00466E15"/>
    <w:rsid w:val="0048232B"/>
    <w:rsid w:val="00494539"/>
    <w:rsid w:val="00494736"/>
    <w:rsid w:val="004A09DD"/>
    <w:rsid w:val="004A71A8"/>
    <w:rsid w:val="004B1A75"/>
    <w:rsid w:val="004B6641"/>
    <w:rsid w:val="004C7588"/>
    <w:rsid w:val="004D2023"/>
    <w:rsid w:val="004D4445"/>
    <w:rsid w:val="004D7CD3"/>
    <w:rsid w:val="004E05A4"/>
    <w:rsid w:val="004E68C3"/>
    <w:rsid w:val="004F5712"/>
    <w:rsid w:val="004F57D9"/>
    <w:rsid w:val="00505E6E"/>
    <w:rsid w:val="0051540A"/>
    <w:rsid w:val="00524CC9"/>
    <w:rsid w:val="005310C7"/>
    <w:rsid w:val="005312DB"/>
    <w:rsid w:val="0054108D"/>
    <w:rsid w:val="005441DD"/>
    <w:rsid w:val="0054793B"/>
    <w:rsid w:val="00551D87"/>
    <w:rsid w:val="00566161"/>
    <w:rsid w:val="005754AC"/>
    <w:rsid w:val="00591574"/>
    <w:rsid w:val="00597ED9"/>
    <w:rsid w:val="005A3729"/>
    <w:rsid w:val="005A42BB"/>
    <w:rsid w:val="005A4F24"/>
    <w:rsid w:val="005A793F"/>
    <w:rsid w:val="005B4E9A"/>
    <w:rsid w:val="005D4021"/>
    <w:rsid w:val="005D5CE0"/>
    <w:rsid w:val="005E5B38"/>
    <w:rsid w:val="005E77A1"/>
    <w:rsid w:val="005F35A7"/>
    <w:rsid w:val="005F7754"/>
    <w:rsid w:val="00601D91"/>
    <w:rsid w:val="0060765D"/>
    <w:rsid w:val="0062305F"/>
    <w:rsid w:val="006235EF"/>
    <w:rsid w:val="00631704"/>
    <w:rsid w:val="006551C8"/>
    <w:rsid w:val="00666553"/>
    <w:rsid w:val="006772BC"/>
    <w:rsid w:val="00693DAE"/>
    <w:rsid w:val="006A1312"/>
    <w:rsid w:val="006A5747"/>
    <w:rsid w:val="006A6AAA"/>
    <w:rsid w:val="006C59BE"/>
    <w:rsid w:val="006D1DC9"/>
    <w:rsid w:val="006F0DF4"/>
    <w:rsid w:val="006F0F77"/>
    <w:rsid w:val="006F1DB9"/>
    <w:rsid w:val="006F58E0"/>
    <w:rsid w:val="006F5B36"/>
    <w:rsid w:val="00702CA5"/>
    <w:rsid w:val="007072DF"/>
    <w:rsid w:val="00714BA1"/>
    <w:rsid w:val="007158A3"/>
    <w:rsid w:val="00723E5F"/>
    <w:rsid w:val="00735999"/>
    <w:rsid w:val="00737DF1"/>
    <w:rsid w:val="0075014B"/>
    <w:rsid w:val="00752B01"/>
    <w:rsid w:val="00770864"/>
    <w:rsid w:val="007731E8"/>
    <w:rsid w:val="00780BE4"/>
    <w:rsid w:val="007913B7"/>
    <w:rsid w:val="00795F70"/>
    <w:rsid w:val="007A502B"/>
    <w:rsid w:val="007A6545"/>
    <w:rsid w:val="007A7049"/>
    <w:rsid w:val="007B0E77"/>
    <w:rsid w:val="007B1899"/>
    <w:rsid w:val="007B4554"/>
    <w:rsid w:val="007C3D5E"/>
    <w:rsid w:val="007E4DBC"/>
    <w:rsid w:val="007E50DB"/>
    <w:rsid w:val="007E6684"/>
    <w:rsid w:val="007F078B"/>
    <w:rsid w:val="007F2121"/>
    <w:rsid w:val="007F5BB1"/>
    <w:rsid w:val="00803C73"/>
    <w:rsid w:val="00811D08"/>
    <w:rsid w:val="008121C7"/>
    <w:rsid w:val="00835151"/>
    <w:rsid w:val="00836103"/>
    <w:rsid w:val="008463A7"/>
    <w:rsid w:val="00861476"/>
    <w:rsid w:val="008619F0"/>
    <w:rsid w:val="0086568B"/>
    <w:rsid w:val="00867DA5"/>
    <w:rsid w:val="008736C0"/>
    <w:rsid w:val="00881751"/>
    <w:rsid w:val="008829AC"/>
    <w:rsid w:val="00883F69"/>
    <w:rsid w:val="00890D04"/>
    <w:rsid w:val="0089263C"/>
    <w:rsid w:val="00892730"/>
    <w:rsid w:val="00896B5E"/>
    <w:rsid w:val="00897929"/>
    <w:rsid w:val="008C0CAF"/>
    <w:rsid w:val="008C33D6"/>
    <w:rsid w:val="008D102D"/>
    <w:rsid w:val="008D2001"/>
    <w:rsid w:val="008E64AA"/>
    <w:rsid w:val="008F4916"/>
    <w:rsid w:val="008F770A"/>
    <w:rsid w:val="00947A8A"/>
    <w:rsid w:val="00957B0C"/>
    <w:rsid w:val="00966F63"/>
    <w:rsid w:val="00967512"/>
    <w:rsid w:val="009765F5"/>
    <w:rsid w:val="0098171A"/>
    <w:rsid w:val="00996B67"/>
    <w:rsid w:val="009A7976"/>
    <w:rsid w:val="009D0156"/>
    <w:rsid w:val="009D15EB"/>
    <w:rsid w:val="009F1F0E"/>
    <w:rsid w:val="009F7F8A"/>
    <w:rsid w:val="00A0308E"/>
    <w:rsid w:val="00A06B42"/>
    <w:rsid w:val="00A070AF"/>
    <w:rsid w:val="00A104A6"/>
    <w:rsid w:val="00A20DAD"/>
    <w:rsid w:val="00A22BF7"/>
    <w:rsid w:val="00A30C86"/>
    <w:rsid w:val="00A340AE"/>
    <w:rsid w:val="00A3533B"/>
    <w:rsid w:val="00A42405"/>
    <w:rsid w:val="00A52649"/>
    <w:rsid w:val="00A56437"/>
    <w:rsid w:val="00A63677"/>
    <w:rsid w:val="00A71FA3"/>
    <w:rsid w:val="00A7616F"/>
    <w:rsid w:val="00A836B7"/>
    <w:rsid w:val="00A870C4"/>
    <w:rsid w:val="00A9220F"/>
    <w:rsid w:val="00A944D1"/>
    <w:rsid w:val="00AA0F68"/>
    <w:rsid w:val="00AA3D04"/>
    <w:rsid w:val="00AC2358"/>
    <w:rsid w:val="00AC519C"/>
    <w:rsid w:val="00AC63B7"/>
    <w:rsid w:val="00AC69D4"/>
    <w:rsid w:val="00AE0005"/>
    <w:rsid w:val="00AF0773"/>
    <w:rsid w:val="00AF51EE"/>
    <w:rsid w:val="00AF7D69"/>
    <w:rsid w:val="00B06935"/>
    <w:rsid w:val="00B10443"/>
    <w:rsid w:val="00B14FE8"/>
    <w:rsid w:val="00B218FE"/>
    <w:rsid w:val="00B506B3"/>
    <w:rsid w:val="00B537BC"/>
    <w:rsid w:val="00B542F2"/>
    <w:rsid w:val="00B55A44"/>
    <w:rsid w:val="00B628BF"/>
    <w:rsid w:val="00B71008"/>
    <w:rsid w:val="00B71522"/>
    <w:rsid w:val="00B95436"/>
    <w:rsid w:val="00B96812"/>
    <w:rsid w:val="00BA1D45"/>
    <w:rsid w:val="00BA658F"/>
    <w:rsid w:val="00BB2A2F"/>
    <w:rsid w:val="00BB3F0E"/>
    <w:rsid w:val="00BB6AC0"/>
    <w:rsid w:val="00BB7D35"/>
    <w:rsid w:val="00BC2519"/>
    <w:rsid w:val="00BC2A9C"/>
    <w:rsid w:val="00BC2E80"/>
    <w:rsid w:val="00BC3357"/>
    <w:rsid w:val="00BC339A"/>
    <w:rsid w:val="00BC4D48"/>
    <w:rsid w:val="00BE1758"/>
    <w:rsid w:val="00BF2ABA"/>
    <w:rsid w:val="00C03FB4"/>
    <w:rsid w:val="00C04B34"/>
    <w:rsid w:val="00C051D3"/>
    <w:rsid w:val="00C06182"/>
    <w:rsid w:val="00C06D09"/>
    <w:rsid w:val="00C27BA9"/>
    <w:rsid w:val="00C32CFD"/>
    <w:rsid w:val="00C33584"/>
    <w:rsid w:val="00C36A14"/>
    <w:rsid w:val="00C419B4"/>
    <w:rsid w:val="00C43ECB"/>
    <w:rsid w:val="00C5532A"/>
    <w:rsid w:val="00C76B6E"/>
    <w:rsid w:val="00C77C98"/>
    <w:rsid w:val="00C85638"/>
    <w:rsid w:val="00C860A5"/>
    <w:rsid w:val="00C86F90"/>
    <w:rsid w:val="00C97D6D"/>
    <w:rsid w:val="00CA4DEF"/>
    <w:rsid w:val="00CA5D34"/>
    <w:rsid w:val="00CC2C79"/>
    <w:rsid w:val="00CC4BC8"/>
    <w:rsid w:val="00CC627F"/>
    <w:rsid w:val="00CC683D"/>
    <w:rsid w:val="00CC6DFE"/>
    <w:rsid w:val="00CC6EFE"/>
    <w:rsid w:val="00CE376D"/>
    <w:rsid w:val="00CF3686"/>
    <w:rsid w:val="00CF5561"/>
    <w:rsid w:val="00D020DF"/>
    <w:rsid w:val="00D1174D"/>
    <w:rsid w:val="00D20699"/>
    <w:rsid w:val="00D21D04"/>
    <w:rsid w:val="00D425ED"/>
    <w:rsid w:val="00D50E18"/>
    <w:rsid w:val="00D56BD1"/>
    <w:rsid w:val="00D64069"/>
    <w:rsid w:val="00D66B78"/>
    <w:rsid w:val="00D92493"/>
    <w:rsid w:val="00DB0DDE"/>
    <w:rsid w:val="00DB5F4C"/>
    <w:rsid w:val="00DC4A93"/>
    <w:rsid w:val="00DC7AF1"/>
    <w:rsid w:val="00DD3E68"/>
    <w:rsid w:val="00DE2B61"/>
    <w:rsid w:val="00E07DE0"/>
    <w:rsid w:val="00E264E5"/>
    <w:rsid w:val="00E35F29"/>
    <w:rsid w:val="00E44891"/>
    <w:rsid w:val="00E4739E"/>
    <w:rsid w:val="00E51161"/>
    <w:rsid w:val="00E60878"/>
    <w:rsid w:val="00E94D9C"/>
    <w:rsid w:val="00EA2A54"/>
    <w:rsid w:val="00EA6425"/>
    <w:rsid w:val="00EB0314"/>
    <w:rsid w:val="00EB5912"/>
    <w:rsid w:val="00EC7C2D"/>
    <w:rsid w:val="00ED28FC"/>
    <w:rsid w:val="00ED7D52"/>
    <w:rsid w:val="00EE6D57"/>
    <w:rsid w:val="00EF107A"/>
    <w:rsid w:val="00EF66AC"/>
    <w:rsid w:val="00F022AC"/>
    <w:rsid w:val="00F12A41"/>
    <w:rsid w:val="00F15167"/>
    <w:rsid w:val="00F151DF"/>
    <w:rsid w:val="00F1636F"/>
    <w:rsid w:val="00F32E85"/>
    <w:rsid w:val="00F40876"/>
    <w:rsid w:val="00F423A7"/>
    <w:rsid w:val="00F43189"/>
    <w:rsid w:val="00F43FD1"/>
    <w:rsid w:val="00F530DC"/>
    <w:rsid w:val="00F555C9"/>
    <w:rsid w:val="00F55C00"/>
    <w:rsid w:val="00F83506"/>
    <w:rsid w:val="00F85A34"/>
    <w:rsid w:val="00F903C1"/>
    <w:rsid w:val="00F924C0"/>
    <w:rsid w:val="00FA057B"/>
    <w:rsid w:val="00FA3155"/>
    <w:rsid w:val="00FA5847"/>
    <w:rsid w:val="00FB10B2"/>
    <w:rsid w:val="00FB7FB9"/>
    <w:rsid w:val="00FC1D3D"/>
    <w:rsid w:val="00FC709F"/>
    <w:rsid w:val="00FC7A34"/>
    <w:rsid w:val="00FD1B2B"/>
    <w:rsid w:val="00FD2253"/>
    <w:rsid w:val="00FD669B"/>
    <w:rsid w:val="00FE3A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C04B34"/>
    <w:pPr>
      <w:spacing w:after="200" w:line="240" w:lineRule="auto"/>
    </w:pPr>
    <w:rPr>
      <w:iCs/>
      <w:color w:val="44546A" w:themeColor="text2"/>
      <w:sz w:val="20"/>
      <w:szCs w:val="20"/>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 w:type="paragraph" w:styleId="FootnoteText">
    <w:name w:val="footnote text"/>
    <w:basedOn w:val="Normal"/>
    <w:link w:val="FootnoteTextChar"/>
    <w:uiPriority w:val="99"/>
    <w:semiHidden/>
    <w:unhideWhenUsed/>
    <w:rsid w:val="000B2C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2C3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B2C3F"/>
    <w:rPr>
      <w:vertAlign w:val="superscript"/>
    </w:rPr>
  </w:style>
  <w:style w:type="character" w:styleId="FollowedHyperlink">
    <w:name w:val="FollowedHyperlink"/>
    <w:basedOn w:val="DefaultParagraphFont"/>
    <w:uiPriority w:val="99"/>
    <w:semiHidden/>
    <w:unhideWhenUsed/>
    <w:rsid w:val="00A922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pages.nist.gov/sctools" TargetMode="Externa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yperlink" Target="https://pages.nist.gov/sctools/bt.xml" TargetMode="Externa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src.nist.gov" TargetMode="Externa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oter" Target="footer1.xml"/><Relationship Id="rId10" Type="http://schemas.openxmlformats.org/officeDocument/2006/relationships/image" Target="media/image3.wmf"/><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github.com/usnistgov/sctools" TargetMode="Externa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A7FF10-DF7B-4F1C-8448-A5A6D6F9F6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64</TotalTime>
  <Pages>16</Pages>
  <Words>5786</Words>
  <Characters>32985</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38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cp:lastModifiedBy>
  <cp:revision>182</cp:revision>
  <cp:lastPrinted>2016-02-24T21:00:00Z</cp:lastPrinted>
  <dcterms:created xsi:type="dcterms:W3CDTF">2015-08-21T13:32:00Z</dcterms:created>
  <dcterms:modified xsi:type="dcterms:W3CDTF">2016-02-24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A6mUpQEi"/&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ies>
</file>